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sdt>
      <w:sdtPr>
        <w:id w:val="-814789701"/>
        <w:docPartObj>
          <w:docPartGallery w:val="Table of Contents"/>
          <w:docPartUnique/>
        </w:docPartObj>
      </w:sdtPr>
      <w:sdtEndPr>
        <w:rPr>
          <w:rFonts w:ascii="Times New Roman" w:eastAsiaTheme="minorHAnsi" w:hAnsi="Times New Roman" w:cs="Times New Roman"/>
          <w:noProof/>
          <w:color w:val="auto"/>
          <w:kern w:val="2"/>
          <w:sz w:val="22"/>
          <w:szCs w:val="22"/>
          <w:lang w:val="en-CA"/>
          <w14:ligatures w14:val="standardContextual"/>
        </w:rPr>
      </w:sdtEndPr>
      <w:sdtContent>
        <w:p w14:paraId="55EBC243" w14:textId="42B388AF" w:rsidR="00597B79" w:rsidRDefault="00597B79">
          <w:pPr>
            <w:pStyle w:val="TOCHeading"/>
          </w:pPr>
          <w:r>
            <w:t>Table of Contents</w:t>
          </w:r>
        </w:p>
        <w:p w14:paraId="7A0E7037" w14:textId="3FD0B371" w:rsidR="00597B79" w:rsidRDefault="00597B79">
          <w:pPr>
            <w:pStyle w:val="TOC2"/>
            <w:tabs>
              <w:tab w:val="right" w:leader="dot" w:pos="9350"/>
            </w:tabs>
            <w:rPr>
              <w:rFonts w:eastAsiaTheme="minorEastAsia" w:cstheme="minorBidi"/>
              <w:b w:val="0"/>
              <w:bCs w:val="0"/>
              <w:noProof/>
              <w:sz w:val="24"/>
              <w:szCs w:val="24"/>
            </w:rPr>
          </w:pPr>
          <w:r>
            <w:rPr>
              <w:b w:val="0"/>
              <w:bCs w:val="0"/>
            </w:rPr>
            <w:fldChar w:fldCharType="begin"/>
          </w:r>
          <w:r>
            <w:instrText xml:space="preserve"> TOC \o "1-3" \h \z \u </w:instrText>
          </w:r>
          <w:r>
            <w:rPr>
              <w:b w:val="0"/>
              <w:bCs w:val="0"/>
            </w:rPr>
            <w:fldChar w:fldCharType="separate"/>
          </w:r>
          <w:hyperlink w:anchor="_Toc204255586" w:history="1">
            <w:r w:rsidRPr="00944CBF">
              <w:rPr>
                <w:rStyle w:val="Hyperlink"/>
                <w:noProof/>
              </w:rPr>
              <w:t>3. DISCUSSION</w:t>
            </w:r>
            <w:r>
              <w:rPr>
                <w:noProof/>
                <w:webHidden/>
              </w:rPr>
              <w:tab/>
            </w:r>
            <w:r>
              <w:rPr>
                <w:noProof/>
                <w:webHidden/>
              </w:rPr>
              <w:fldChar w:fldCharType="begin"/>
            </w:r>
            <w:r>
              <w:rPr>
                <w:noProof/>
                <w:webHidden/>
              </w:rPr>
              <w:instrText xml:space="preserve"> PAGEREF _Toc204255586 \h </w:instrText>
            </w:r>
            <w:r>
              <w:rPr>
                <w:noProof/>
                <w:webHidden/>
              </w:rPr>
            </w:r>
            <w:r>
              <w:rPr>
                <w:noProof/>
                <w:webHidden/>
              </w:rPr>
              <w:fldChar w:fldCharType="separate"/>
            </w:r>
            <w:r>
              <w:rPr>
                <w:noProof/>
                <w:webHidden/>
              </w:rPr>
              <w:t>1</w:t>
            </w:r>
            <w:r>
              <w:rPr>
                <w:noProof/>
                <w:webHidden/>
              </w:rPr>
              <w:fldChar w:fldCharType="end"/>
            </w:r>
          </w:hyperlink>
        </w:p>
        <w:p w14:paraId="16F3E0EC" w14:textId="1980F45C" w:rsidR="00597B79" w:rsidRDefault="00597B79">
          <w:pPr>
            <w:pStyle w:val="TOC3"/>
            <w:tabs>
              <w:tab w:val="right" w:leader="dot" w:pos="9350"/>
            </w:tabs>
            <w:rPr>
              <w:rFonts w:eastAsiaTheme="minorEastAsia" w:cstheme="minorBidi"/>
              <w:noProof/>
              <w:sz w:val="24"/>
              <w:szCs w:val="24"/>
            </w:rPr>
          </w:pPr>
          <w:hyperlink w:anchor="_Toc204255587" w:history="1">
            <w:r w:rsidRPr="00944CBF">
              <w:rPr>
                <w:rStyle w:val="Hyperlink"/>
                <w:noProof/>
              </w:rPr>
              <w:t>3.1 | Measurement error and uncertainty</w:t>
            </w:r>
            <w:r>
              <w:rPr>
                <w:noProof/>
                <w:webHidden/>
              </w:rPr>
              <w:tab/>
            </w:r>
            <w:r>
              <w:rPr>
                <w:noProof/>
                <w:webHidden/>
              </w:rPr>
              <w:fldChar w:fldCharType="begin"/>
            </w:r>
            <w:r>
              <w:rPr>
                <w:noProof/>
                <w:webHidden/>
              </w:rPr>
              <w:instrText xml:space="preserve"> PAGEREF _Toc204255587 \h </w:instrText>
            </w:r>
            <w:r>
              <w:rPr>
                <w:noProof/>
                <w:webHidden/>
              </w:rPr>
            </w:r>
            <w:r>
              <w:rPr>
                <w:noProof/>
                <w:webHidden/>
              </w:rPr>
              <w:fldChar w:fldCharType="separate"/>
            </w:r>
            <w:r>
              <w:rPr>
                <w:noProof/>
                <w:webHidden/>
              </w:rPr>
              <w:t>1</w:t>
            </w:r>
            <w:r>
              <w:rPr>
                <w:noProof/>
                <w:webHidden/>
              </w:rPr>
              <w:fldChar w:fldCharType="end"/>
            </w:r>
          </w:hyperlink>
        </w:p>
        <w:p w14:paraId="250889CA" w14:textId="2C122144" w:rsidR="00597B79" w:rsidRDefault="00597B79">
          <w:pPr>
            <w:pStyle w:val="TOC3"/>
            <w:tabs>
              <w:tab w:val="right" w:leader="dot" w:pos="9350"/>
            </w:tabs>
            <w:rPr>
              <w:rFonts w:eastAsiaTheme="minorEastAsia" w:cstheme="minorBidi"/>
              <w:noProof/>
              <w:sz w:val="24"/>
              <w:szCs w:val="24"/>
            </w:rPr>
          </w:pPr>
          <w:hyperlink w:anchor="_Toc204255588" w:history="1">
            <w:r w:rsidRPr="00944CBF">
              <w:rPr>
                <w:rStyle w:val="Hyperlink"/>
                <w:noProof/>
              </w:rPr>
              <w:t>3.1 How reliable are our raw measurements?</w:t>
            </w:r>
            <w:r>
              <w:rPr>
                <w:noProof/>
                <w:webHidden/>
              </w:rPr>
              <w:tab/>
            </w:r>
            <w:r>
              <w:rPr>
                <w:noProof/>
                <w:webHidden/>
              </w:rPr>
              <w:fldChar w:fldCharType="begin"/>
            </w:r>
            <w:r>
              <w:rPr>
                <w:noProof/>
                <w:webHidden/>
              </w:rPr>
              <w:instrText xml:space="preserve"> PAGEREF _Toc204255588 \h </w:instrText>
            </w:r>
            <w:r>
              <w:rPr>
                <w:noProof/>
                <w:webHidden/>
              </w:rPr>
            </w:r>
            <w:r>
              <w:rPr>
                <w:noProof/>
                <w:webHidden/>
              </w:rPr>
              <w:fldChar w:fldCharType="separate"/>
            </w:r>
            <w:r>
              <w:rPr>
                <w:noProof/>
                <w:webHidden/>
              </w:rPr>
              <w:t>3</w:t>
            </w:r>
            <w:r>
              <w:rPr>
                <w:noProof/>
                <w:webHidden/>
              </w:rPr>
              <w:fldChar w:fldCharType="end"/>
            </w:r>
          </w:hyperlink>
        </w:p>
        <w:p w14:paraId="539ACBDF" w14:textId="786775BF" w:rsidR="00597B79" w:rsidRDefault="00597B79">
          <w:pPr>
            <w:pStyle w:val="TOC3"/>
            <w:tabs>
              <w:tab w:val="right" w:leader="dot" w:pos="9350"/>
            </w:tabs>
            <w:rPr>
              <w:rFonts w:eastAsiaTheme="minorEastAsia" w:cstheme="minorBidi"/>
              <w:noProof/>
              <w:sz w:val="24"/>
              <w:szCs w:val="24"/>
            </w:rPr>
          </w:pPr>
          <w:hyperlink w:anchor="_Toc204255589" w:history="1">
            <w:r w:rsidRPr="00944CBF">
              <w:rPr>
                <w:rStyle w:val="Hyperlink"/>
                <w:noProof/>
              </w:rPr>
              <w:t>3.2 Despite uncertainty, measurements are congruent with sperm whale body size:</w:t>
            </w:r>
            <w:r>
              <w:rPr>
                <w:noProof/>
                <w:webHidden/>
              </w:rPr>
              <w:tab/>
            </w:r>
            <w:r>
              <w:rPr>
                <w:noProof/>
                <w:webHidden/>
              </w:rPr>
              <w:fldChar w:fldCharType="begin"/>
            </w:r>
            <w:r>
              <w:rPr>
                <w:noProof/>
                <w:webHidden/>
              </w:rPr>
              <w:instrText xml:space="preserve"> PAGEREF _Toc204255589 \h </w:instrText>
            </w:r>
            <w:r>
              <w:rPr>
                <w:noProof/>
                <w:webHidden/>
              </w:rPr>
            </w:r>
            <w:r>
              <w:rPr>
                <w:noProof/>
                <w:webHidden/>
              </w:rPr>
              <w:fldChar w:fldCharType="separate"/>
            </w:r>
            <w:r>
              <w:rPr>
                <w:noProof/>
                <w:webHidden/>
              </w:rPr>
              <w:t>4</w:t>
            </w:r>
            <w:r>
              <w:rPr>
                <w:noProof/>
                <w:webHidden/>
              </w:rPr>
              <w:fldChar w:fldCharType="end"/>
            </w:r>
          </w:hyperlink>
        </w:p>
        <w:p w14:paraId="748BFA68" w14:textId="5CA61088" w:rsidR="00597B79" w:rsidRDefault="00597B79">
          <w:pPr>
            <w:pStyle w:val="TOC3"/>
            <w:tabs>
              <w:tab w:val="right" w:leader="dot" w:pos="9350"/>
            </w:tabs>
            <w:rPr>
              <w:rFonts w:eastAsiaTheme="minorEastAsia" w:cstheme="minorBidi"/>
              <w:noProof/>
              <w:sz w:val="24"/>
              <w:szCs w:val="24"/>
            </w:rPr>
          </w:pPr>
          <w:hyperlink w:anchor="_Toc204255590" w:history="1">
            <w:r w:rsidRPr="00944CBF">
              <w:rPr>
                <w:rStyle w:val="Hyperlink"/>
                <w:noProof/>
              </w:rPr>
              <w:t>3.3 And our approach allowed us to make some well-supported inferences about individual sex/age</w:t>
            </w:r>
            <w:r>
              <w:rPr>
                <w:noProof/>
                <w:webHidden/>
              </w:rPr>
              <w:tab/>
            </w:r>
            <w:r>
              <w:rPr>
                <w:noProof/>
                <w:webHidden/>
              </w:rPr>
              <w:fldChar w:fldCharType="begin"/>
            </w:r>
            <w:r>
              <w:rPr>
                <w:noProof/>
                <w:webHidden/>
              </w:rPr>
              <w:instrText xml:space="preserve"> PAGEREF _Toc204255590 \h </w:instrText>
            </w:r>
            <w:r>
              <w:rPr>
                <w:noProof/>
                <w:webHidden/>
              </w:rPr>
            </w:r>
            <w:r>
              <w:rPr>
                <w:noProof/>
                <w:webHidden/>
              </w:rPr>
              <w:fldChar w:fldCharType="separate"/>
            </w:r>
            <w:r>
              <w:rPr>
                <w:noProof/>
                <w:webHidden/>
              </w:rPr>
              <w:t>5</w:t>
            </w:r>
            <w:r>
              <w:rPr>
                <w:noProof/>
                <w:webHidden/>
              </w:rPr>
              <w:fldChar w:fldCharType="end"/>
            </w:r>
          </w:hyperlink>
        </w:p>
        <w:p w14:paraId="3912642A" w14:textId="2FB543B0" w:rsidR="00597B79" w:rsidRDefault="00597B79">
          <w:pPr>
            <w:pStyle w:val="TOC3"/>
            <w:tabs>
              <w:tab w:val="right" w:leader="dot" w:pos="9350"/>
            </w:tabs>
            <w:rPr>
              <w:rFonts w:eastAsiaTheme="minorEastAsia" w:cstheme="minorBidi"/>
              <w:noProof/>
              <w:sz w:val="24"/>
              <w:szCs w:val="24"/>
            </w:rPr>
          </w:pPr>
          <w:hyperlink w:anchor="_Toc204255591" w:history="1">
            <w:r w:rsidRPr="00944CBF">
              <w:rPr>
                <w:rStyle w:val="Hyperlink"/>
                <w:noProof/>
              </w:rPr>
              <w:t>3.2 Despite the uncertainty, how helpful are our inferences?</w:t>
            </w:r>
            <w:r>
              <w:rPr>
                <w:noProof/>
                <w:webHidden/>
              </w:rPr>
              <w:tab/>
            </w:r>
            <w:r>
              <w:rPr>
                <w:noProof/>
                <w:webHidden/>
              </w:rPr>
              <w:fldChar w:fldCharType="begin"/>
            </w:r>
            <w:r>
              <w:rPr>
                <w:noProof/>
                <w:webHidden/>
              </w:rPr>
              <w:instrText xml:space="preserve"> PAGEREF _Toc204255591 \h </w:instrText>
            </w:r>
            <w:r>
              <w:rPr>
                <w:noProof/>
                <w:webHidden/>
              </w:rPr>
            </w:r>
            <w:r>
              <w:rPr>
                <w:noProof/>
                <w:webHidden/>
              </w:rPr>
              <w:fldChar w:fldCharType="separate"/>
            </w:r>
            <w:r>
              <w:rPr>
                <w:noProof/>
                <w:webHidden/>
              </w:rPr>
              <w:t>5</w:t>
            </w:r>
            <w:r>
              <w:rPr>
                <w:noProof/>
                <w:webHidden/>
              </w:rPr>
              <w:fldChar w:fldCharType="end"/>
            </w:r>
          </w:hyperlink>
        </w:p>
        <w:p w14:paraId="119966D1" w14:textId="0AE90AAC" w:rsidR="00597B79" w:rsidRDefault="00597B79">
          <w:pPr>
            <w:pStyle w:val="TOC3"/>
            <w:tabs>
              <w:tab w:val="right" w:leader="dot" w:pos="9350"/>
            </w:tabs>
            <w:rPr>
              <w:rFonts w:eastAsiaTheme="minorEastAsia" w:cstheme="minorBidi"/>
              <w:noProof/>
              <w:sz w:val="24"/>
              <w:szCs w:val="24"/>
            </w:rPr>
          </w:pPr>
          <w:hyperlink w:anchor="_Toc204255592" w:history="1">
            <w:r w:rsidRPr="00944CBF">
              <w:rPr>
                <w:rStyle w:val="Hyperlink"/>
                <w:noProof/>
              </w:rPr>
              <w:t>3.1 Inferring developmental stages</w:t>
            </w:r>
            <w:r>
              <w:rPr>
                <w:noProof/>
                <w:webHidden/>
              </w:rPr>
              <w:tab/>
            </w:r>
            <w:r>
              <w:rPr>
                <w:noProof/>
                <w:webHidden/>
              </w:rPr>
              <w:fldChar w:fldCharType="begin"/>
            </w:r>
            <w:r>
              <w:rPr>
                <w:noProof/>
                <w:webHidden/>
              </w:rPr>
              <w:instrText xml:space="preserve"> PAGEREF _Toc204255592 \h </w:instrText>
            </w:r>
            <w:r>
              <w:rPr>
                <w:noProof/>
                <w:webHidden/>
              </w:rPr>
            </w:r>
            <w:r>
              <w:rPr>
                <w:noProof/>
                <w:webHidden/>
              </w:rPr>
              <w:fldChar w:fldCharType="separate"/>
            </w:r>
            <w:r>
              <w:rPr>
                <w:noProof/>
                <w:webHidden/>
              </w:rPr>
              <w:t>7</w:t>
            </w:r>
            <w:r>
              <w:rPr>
                <w:noProof/>
                <w:webHidden/>
              </w:rPr>
              <w:fldChar w:fldCharType="end"/>
            </w:r>
          </w:hyperlink>
        </w:p>
        <w:p w14:paraId="450A254F" w14:textId="43F201B7" w:rsidR="00597B79" w:rsidRDefault="00597B79">
          <w:pPr>
            <w:pStyle w:val="TOC3"/>
            <w:tabs>
              <w:tab w:val="right" w:leader="dot" w:pos="9350"/>
            </w:tabs>
            <w:rPr>
              <w:rFonts w:eastAsiaTheme="minorEastAsia" w:cstheme="minorBidi"/>
              <w:noProof/>
              <w:sz w:val="24"/>
              <w:szCs w:val="24"/>
            </w:rPr>
          </w:pPr>
          <w:hyperlink w:anchor="_Toc204255593" w:history="1">
            <w:r w:rsidRPr="00944CBF">
              <w:rPr>
                <w:rStyle w:val="Hyperlink"/>
                <w:noProof/>
              </w:rPr>
              <w:t>3.2 Our methods allowed us to pick apart mature females from juvenile males, but there are some uncertainties</w:t>
            </w:r>
            <w:r>
              <w:rPr>
                <w:noProof/>
                <w:webHidden/>
              </w:rPr>
              <w:tab/>
            </w:r>
            <w:r>
              <w:rPr>
                <w:noProof/>
                <w:webHidden/>
              </w:rPr>
              <w:fldChar w:fldCharType="begin"/>
            </w:r>
            <w:r>
              <w:rPr>
                <w:noProof/>
                <w:webHidden/>
              </w:rPr>
              <w:instrText xml:space="preserve"> PAGEREF _Toc204255593 \h </w:instrText>
            </w:r>
            <w:r>
              <w:rPr>
                <w:noProof/>
                <w:webHidden/>
              </w:rPr>
            </w:r>
            <w:r>
              <w:rPr>
                <w:noProof/>
                <w:webHidden/>
              </w:rPr>
              <w:fldChar w:fldCharType="separate"/>
            </w:r>
            <w:r>
              <w:rPr>
                <w:noProof/>
                <w:webHidden/>
              </w:rPr>
              <w:t>9</w:t>
            </w:r>
            <w:r>
              <w:rPr>
                <w:noProof/>
                <w:webHidden/>
              </w:rPr>
              <w:fldChar w:fldCharType="end"/>
            </w:r>
          </w:hyperlink>
        </w:p>
        <w:p w14:paraId="3146292F" w14:textId="388793D0" w:rsidR="00597B79" w:rsidRDefault="00597B79">
          <w:pPr>
            <w:pStyle w:val="TOC3"/>
            <w:tabs>
              <w:tab w:val="right" w:leader="dot" w:pos="9350"/>
            </w:tabs>
            <w:rPr>
              <w:rFonts w:eastAsiaTheme="minorEastAsia" w:cstheme="minorBidi"/>
              <w:noProof/>
              <w:sz w:val="24"/>
              <w:szCs w:val="24"/>
            </w:rPr>
          </w:pPr>
          <w:hyperlink w:anchor="_Toc204255594" w:history="1">
            <w:r w:rsidRPr="00944CBF">
              <w:rPr>
                <w:rStyle w:val="Hyperlink"/>
                <w:noProof/>
              </w:rPr>
              <w:t>3.4 Linear NR growth in males?</w:t>
            </w:r>
            <w:r>
              <w:rPr>
                <w:noProof/>
                <w:webHidden/>
              </w:rPr>
              <w:tab/>
            </w:r>
            <w:r>
              <w:rPr>
                <w:noProof/>
                <w:webHidden/>
              </w:rPr>
              <w:fldChar w:fldCharType="begin"/>
            </w:r>
            <w:r>
              <w:rPr>
                <w:noProof/>
                <w:webHidden/>
              </w:rPr>
              <w:instrText xml:space="preserve"> PAGEREF _Toc204255594 \h </w:instrText>
            </w:r>
            <w:r>
              <w:rPr>
                <w:noProof/>
                <w:webHidden/>
              </w:rPr>
            </w:r>
            <w:r>
              <w:rPr>
                <w:noProof/>
                <w:webHidden/>
              </w:rPr>
              <w:fldChar w:fldCharType="separate"/>
            </w:r>
            <w:r>
              <w:rPr>
                <w:noProof/>
                <w:webHidden/>
              </w:rPr>
              <w:t>10</w:t>
            </w:r>
            <w:r>
              <w:rPr>
                <w:noProof/>
                <w:webHidden/>
              </w:rPr>
              <w:fldChar w:fldCharType="end"/>
            </w:r>
          </w:hyperlink>
        </w:p>
        <w:p w14:paraId="6BA6AF9C" w14:textId="271CBC42" w:rsidR="00597B79" w:rsidRDefault="00597B79">
          <w:pPr>
            <w:pStyle w:val="TOC3"/>
            <w:tabs>
              <w:tab w:val="right" w:leader="dot" w:pos="9350"/>
            </w:tabs>
            <w:rPr>
              <w:rFonts w:eastAsiaTheme="minorEastAsia" w:cstheme="minorBidi"/>
              <w:noProof/>
              <w:sz w:val="24"/>
              <w:szCs w:val="24"/>
            </w:rPr>
          </w:pPr>
          <w:hyperlink w:anchor="_Toc204255595" w:history="1">
            <w:r w:rsidRPr="00944CBF">
              <w:rPr>
                <w:rStyle w:val="Hyperlink"/>
                <w:noProof/>
              </w:rPr>
              <w:t>3.5 Case study on peduncle diving – matches our expectations and demonstrates use</w:t>
            </w:r>
            <w:r>
              <w:rPr>
                <w:noProof/>
                <w:webHidden/>
              </w:rPr>
              <w:tab/>
            </w:r>
            <w:r>
              <w:rPr>
                <w:noProof/>
                <w:webHidden/>
              </w:rPr>
              <w:fldChar w:fldCharType="begin"/>
            </w:r>
            <w:r>
              <w:rPr>
                <w:noProof/>
                <w:webHidden/>
              </w:rPr>
              <w:instrText xml:space="preserve"> PAGEREF _Toc204255595 \h </w:instrText>
            </w:r>
            <w:r>
              <w:rPr>
                <w:noProof/>
                <w:webHidden/>
              </w:rPr>
            </w:r>
            <w:r>
              <w:rPr>
                <w:noProof/>
                <w:webHidden/>
              </w:rPr>
              <w:fldChar w:fldCharType="separate"/>
            </w:r>
            <w:r>
              <w:rPr>
                <w:noProof/>
                <w:webHidden/>
              </w:rPr>
              <w:t>10</w:t>
            </w:r>
            <w:r>
              <w:rPr>
                <w:noProof/>
                <w:webHidden/>
              </w:rPr>
              <w:fldChar w:fldCharType="end"/>
            </w:r>
          </w:hyperlink>
        </w:p>
        <w:p w14:paraId="74ABF512" w14:textId="022350C0" w:rsidR="00597B79" w:rsidRDefault="00597B79">
          <w:pPr>
            <w:pStyle w:val="TOC3"/>
            <w:tabs>
              <w:tab w:val="right" w:leader="dot" w:pos="9350"/>
            </w:tabs>
            <w:rPr>
              <w:rFonts w:eastAsiaTheme="minorEastAsia" w:cstheme="minorBidi"/>
              <w:noProof/>
              <w:sz w:val="24"/>
              <w:szCs w:val="24"/>
            </w:rPr>
          </w:pPr>
          <w:hyperlink w:anchor="_Toc204255596" w:history="1">
            <w:r w:rsidRPr="00944CBF">
              <w:rPr>
                <w:rStyle w:val="Hyperlink"/>
                <w:noProof/>
              </w:rPr>
              <w:t>3.6 Demographic structure applications</w:t>
            </w:r>
            <w:r>
              <w:rPr>
                <w:noProof/>
                <w:webHidden/>
              </w:rPr>
              <w:tab/>
            </w:r>
            <w:r>
              <w:rPr>
                <w:noProof/>
                <w:webHidden/>
              </w:rPr>
              <w:fldChar w:fldCharType="begin"/>
            </w:r>
            <w:r>
              <w:rPr>
                <w:noProof/>
                <w:webHidden/>
              </w:rPr>
              <w:instrText xml:space="preserve"> PAGEREF _Toc204255596 \h </w:instrText>
            </w:r>
            <w:r>
              <w:rPr>
                <w:noProof/>
                <w:webHidden/>
              </w:rPr>
            </w:r>
            <w:r>
              <w:rPr>
                <w:noProof/>
                <w:webHidden/>
              </w:rPr>
              <w:fldChar w:fldCharType="separate"/>
            </w:r>
            <w:r>
              <w:rPr>
                <w:noProof/>
                <w:webHidden/>
              </w:rPr>
              <w:t>10</w:t>
            </w:r>
            <w:r>
              <w:rPr>
                <w:noProof/>
                <w:webHidden/>
              </w:rPr>
              <w:fldChar w:fldCharType="end"/>
            </w:r>
          </w:hyperlink>
        </w:p>
        <w:p w14:paraId="03E5A80E" w14:textId="0F7EF7EA" w:rsidR="00597B79" w:rsidRDefault="00597B79">
          <w:pPr>
            <w:pStyle w:val="TOC2"/>
            <w:tabs>
              <w:tab w:val="right" w:leader="dot" w:pos="9350"/>
            </w:tabs>
            <w:rPr>
              <w:rFonts w:eastAsiaTheme="minorEastAsia" w:cstheme="minorBidi"/>
              <w:b w:val="0"/>
              <w:bCs w:val="0"/>
              <w:noProof/>
              <w:sz w:val="24"/>
              <w:szCs w:val="24"/>
            </w:rPr>
          </w:pPr>
          <w:hyperlink w:anchor="_Toc204255597" w:history="1">
            <w:r w:rsidRPr="00944CBF">
              <w:rPr>
                <w:rStyle w:val="Hyperlink"/>
                <w:noProof/>
              </w:rPr>
              <w:t>4. CONCLUSIONS</w:t>
            </w:r>
            <w:r>
              <w:rPr>
                <w:noProof/>
                <w:webHidden/>
              </w:rPr>
              <w:tab/>
            </w:r>
            <w:r>
              <w:rPr>
                <w:noProof/>
                <w:webHidden/>
              </w:rPr>
              <w:fldChar w:fldCharType="begin"/>
            </w:r>
            <w:r>
              <w:rPr>
                <w:noProof/>
                <w:webHidden/>
              </w:rPr>
              <w:instrText xml:space="preserve"> PAGEREF _Toc204255597 \h </w:instrText>
            </w:r>
            <w:r>
              <w:rPr>
                <w:noProof/>
                <w:webHidden/>
              </w:rPr>
            </w:r>
            <w:r>
              <w:rPr>
                <w:noProof/>
                <w:webHidden/>
              </w:rPr>
              <w:fldChar w:fldCharType="separate"/>
            </w:r>
            <w:r>
              <w:rPr>
                <w:noProof/>
                <w:webHidden/>
              </w:rPr>
              <w:t>11</w:t>
            </w:r>
            <w:r>
              <w:rPr>
                <w:noProof/>
                <w:webHidden/>
              </w:rPr>
              <w:fldChar w:fldCharType="end"/>
            </w:r>
          </w:hyperlink>
        </w:p>
        <w:p w14:paraId="508869B8" w14:textId="14F98016" w:rsidR="00597B79" w:rsidRDefault="00597B79">
          <w:r>
            <w:rPr>
              <w:b/>
              <w:bCs/>
              <w:noProof/>
            </w:rPr>
            <w:fldChar w:fldCharType="end"/>
          </w:r>
        </w:p>
      </w:sdtContent>
    </w:sdt>
    <w:p w14:paraId="53043C11" w14:textId="77777777" w:rsidR="00597B79" w:rsidRDefault="00597B79" w:rsidP="00D84F44">
      <w:pPr>
        <w:pStyle w:val="Heading2"/>
        <w:rPr>
          <w:rFonts w:eastAsiaTheme="minorEastAsia"/>
        </w:rPr>
      </w:pPr>
    </w:p>
    <w:p w14:paraId="76302AAA" w14:textId="77777777" w:rsidR="0050772A" w:rsidRDefault="0050772A" w:rsidP="00D84F44">
      <w:pPr>
        <w:pStyle w:val="Heading2"/>
        <w:rPr>
          <w:rFonts w:eastAsiaTheme="minorEastAsia"/>
        </w:rPr>
      </w:pPr>
      <w:bookmarkStart w:id="0" w:name="_Toc204255586"/>
      <w:r>
        <w:rPr>
          <w:rFonts w:eastAsiaTheme="minorEastAsia"/>
        </w:rPr>
        <w:br w:type="page"/>
      </w:r>
    </w:p>
    <w:p w14:paraId="6933A941" w14:textId="1252310B" w:rsidR="00D84F44" w:rsidRDefault="00966D58" w:rsidP="00D84F44">
      <w:pPr>
        <w:pStyle w:val="Heading2"/>
      </w:pPr>
      <w:r>
        <w:rPr>
          <w:rFonts w:eastAsiaTheme="minorEastAsia"/>
        </w:rPr>
        <w:lastRenderedPageBreak/>
        <w:t>3. DISCUSSION</w:t>
      </w:r>
      <w:bookmarkEnd w:id="0"/>
    </w:p>
    <w:p w14:paraId="43EB00C7" w14:textId="4574F4F1" w:rsidR="00597B79" w:rsidRDefault="00D43599" w:rsidP="00090C4B">
      <w:r>
        <w:t xml:space="preserve">Here, we developed a minimally invasive method of inferring individual sperm whale </w:t>
      </w:r>
      <w:r w:rsidR="00AE2C2D">
        <w:t>developmental stage</w:t>
      </w:r>
      <w:r>
        <w:t xml:space="preserve"> and sex leveraging prior knowledge on sperm whale morphometric development</w:t>
      </w:r>
      <w:r w:rsidR="001728CD">
        <w:t xml:space="preserve"> and sexual dimorphism</w:t>
      </w:r>
      <w:r>
        <w:t>.</w:t>
      </w:r>
      <w:r w:rsidR="00156E9F">
        <w:t xml:space="preserve"> </w:t>
      </w:r>
      <w:r w:rsidR="00AE2C2D">
        <w:t xml:space="preserve">AUV-based </w:t>
      </w:r>
      <w:r w:rsidR="00090C4B">
        <w:t xml:space="preserve">body </w:t>
      </w:r>
      <w:r w:rsidR="00AE2C2D" w:rsidRPr="00090C4B">
        <w:t>length</w:t>
      </w:r>
      <w:r w:rsidR="00AE2C2D">
        <w:t xml:space="preserve"> </w:t>
      </w:r>
      <w:r w:rsidR="00090C4B">
        <w:t>(</w:t>
      </w:r>
      <w:r w:rsidR="00090C4B" w:rsidRPr="00090C4B">
        <w:rPr>
          <w:i/>
          <w:iCs/>
        </w:rPr>
        <w:t>TL</w:t>
      </w:r>
      <w:r w:rsidR="00090C4B">
        <w:t xml:space="preserve">) </w:t>
      </w:r>
      <w:r w:rsidR="00AE2C2D" w:rsidRPr="00090C4B">
        <w:t>estimates</w:t>
      </w:r>
      <w:r w:rsidR="00AE2C2D">
        <w:t xml:space="preserve"> provide useful proxies </w:t>
      </w:r>
      <w:r w:rsidR="00B32B9D">
        <w:t>for</w:t>
      </w:r>
      <w:r w:rsidR="00AE2C2D">
        <w:t xml:space="preserve"> developmental stages</w:t>
      </w:r>
      <w:r w:rsidR="003B0BA3">
        <w:t xml:space="preserve"> and </w:t>
      </w:r>
      <w:r w:rsidR="0050772A">
        <w:t>can help refine</w:t>
      </w:r>
      <w:r w:rsidR="00B32B9D">
        <w:t xml:space="preserve"> the traditionally used </w:t>
      </w:r>
      <w:r w:rsidR="00D733FC">
        <w:t>‘</w:t>
      </w:r>
      <w:r w:rsidR="006C11ED">
        <w:t>calve</w:t>
      </w:r>
      <w:r w:rsidR="00D733FC">
        <w:t>/</w:t>
      </w:r>
      <w:r w:rsidR="006C11ED">
        <w:t>mature female</w:t>
      </w:r>
      <w:r w:rsidR="00D733FC">
        <w:t>-</w:t>
      </w:r>
      <w:r w:rsidR="006C11ED">
        <w:t>immature</w:t>
      </w:r>
      <w:r w:rsidR="00D733FC">
        <w:t>/</w:t>
      </w:r>
      <w:r w:rsidR="006C11ED">
        <w:t>mature male</w:t>
      </w:r>
      <w:r w:rsidR="00D733FC">
        <w:t>’</w:t>
      </w:r>
      <w:r w:rsidR="006C11ED">
        <w:t xml:space="preserve"> classification system. Despite uncertainty arising from different sources of measurement error, we found that n</w:t>
      </w:r>
      <w:r w:rsidR="006C11ED">
        <w:t>ose-to-body ratio measurements based on snout to flipper distances (</w:t>
      </w:r>
      <w:r w:rsidR="006C11ED">
        <w:rPr>
          <w:i/>
          <w:iCs/>
        </w:rPr>
        <w:t>NR</w:t>
      </w:r>
      <w:r w:rsidR="006C11ED">
        <w:rPr>
          <w:i/>
          <w:iCs/>
          <w:vertAlign w:val="subscript"/>
        </w:rPr>
        <w:t>flipper</w:t>
      </w:r>
      <w:r w:rsidR="006C11ED">
        <w:t>) reliably captured the</w:t>
      </w:r>
      <w:r w:rsidR="006C11ED">
        <w:t xml:space="preserve"> development of</w:t>
      </w:r>
      <w:r w:rsidR="006C11ED">
        <w:t xml:space="preserve"> sexual dimorphism in sperm whales’ noses</w:t>
      </w:r>
      <w:r w:rsidR="006C11ED">
        <w:t xml:space="preserve"> </w:t>
      </w:r>
      <w:r w:rsidR="006C11ED">
        <w:fldChar w:fldCharType="begin"/>
      </w:r>
      <w:r w:rsidR="00894028">
        <w:instrText xml:space="preserve"> ADDIN ZOTERO_ITEM CSL_CITATION {"citationID":"a1rt14bckep","properties":{"formattedCitation":"(Nishiwaki et al. 1963, Cranford 1999)","plainCitation":"(Nishiwaki et al. 1963, Cranford 1999)","noteIndex":0},"citationItems":[{"id":2852,"uris":["http://zotero.org/users/5395629/items/4DP8Z8PY"],"itemData":{"id":2852,"type":"article-journal","container-title":"Scientific Reports of the Whales Research Institute Tokyo","journalAbbreviation":"Sci. Reports. Whales Res. Institute","language":"en","page":"1-17","source":"Zotero","title":"Change of form in the sperm whale accompanied with growth","volume":"17","author":[{"family":"Nishiwaki","given":"Masaharu"},{"family":"Ohsumi","given":"Seiji"},{"family":"Maeda","given":"Yoshihiko"}],"issued":{"date-parts":[["1963"]]}}},{"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rsidR="006C11ED">
        <w:fldChar w:fldCharType="separate"/>
      </w:r>
      <w:r w:rsidR="00894028" w:rsidRPr="00894028">
        <w:rPr>
          <w:kern w:val="0"/>
          <w:lang w:val="en-US"/>
        </w:rPr>
        <w:t>(Nishiwaki et al. 1963, Cranford 1999)</w:t>
      </w:r>
      <w:r w:rsidR="006C11ED">
        <w:fldChar w:fldCharType="end"/>
      </w:r>
      <w:r w:rsidR="006C11ED">
        <w:t>.</w:t>
      </w:r>
      <w:r w:rsidR="00090C4B">
        <w:t xml:space="preserve"> Applying Bayesian theory, we estimated the posterior probabilities of individuals</w:t>
      </w:r>
      <w:r w:rsidR="006C11ED">
        <w:t xml:space="preserve"> </w:t>
      </w:r>
      <w:r w:rsidR="00090C4B">
        <w:t xml:space="preserve">belonging to either sex given their </w:t>
      </w:r>
      <w:r w:rsidR="00090C4B">
        <w:rPr>
          <w:i/>
          <w:iCs/>
        </w:rPr>
        <w:t xml:space="preserve">TL </w:t>
      </w:r>
      <w:r w:rsidR="00090C4B">
        <w:t xml:space="preserve">and </w:t>
      </w:r>
      <w:r w:rsidR="00090C4B">
        <w:rPr>
          <w:i/>
          <w:iCs/>
        </w:rPr>
        <w:t>NR</w:t>
      </w:r>
      <w:r w:rsidR="00090C4B">
        <w:rPr>
          <w:i/>
          <w:iCs/>
          <w:vertAlign w:val="subscript"/>
        </w:rPr>
        <w:t>flipper</w:t>
      </w:r>
      <w:r w:rsidR="00090C4B">
        <w:t>.</w:t>
      </w:r>
      <w:r w:rsidR="006C11ED">
        <w:t xml:space="preserve"> </w:t>
      </w:r>
      <w:r w:rsidR="009B794C">
        <w:t xml:space="preserve">While some individuals could be classified as females/females with high confidence </w:t>
      </w:r>
      <w:r w:rsidR="00021E9B">
        <w:t>based on their posterior probability estimates</w:t>
      </w:r>
      <w:r w:rsidR="009B794C">
        <w:t>, ot</w:t>
      </w:r>
      <w:r w:rsidR="00021E9B">
        <w:t>hers lacked the certainty to be assigned as either. Still, our inspection of peduncle dive patterns (P</w:t>
      </w:r>
      <w:r w:rsidR="00C05628">
        <w:t>D) illustrates</w:t>
      </w:r>
      <w:r w:rsidR="00DA6C29">
        <w:t xml:space="preserve"> how </w:t>
      </w:r>
      <w:r w:rsidR="00D733FC">
        <w:t>the</w:t>
      </w:r>
      <w:r w:rsidR="00DA6C29">
        <w:t xml:space="preserve"> numeric representation of morphological ‘femaleness’ </w:t>
      </w:r>
      <w:r w:rsidR="006201F3">
        <w:t>and developmental stage can</w:t>
      </w:r>
      <w:r w:rsidR="00D13503">
        <w:t xml:space="preserve"> inform behavioural analyses</w:t>
      </w:r>
      <w:r w:rsidR="00E42C97">
        <w:t>. Based on</w:t>
      </w:r>
      <w:r w:rsidR="003D5067">
        <w:t xml:space="preserve"> </w:t>
      </w:r>
      <w:r w:rsidR="00E42C97">
        <w:t>simple photogrammetric measurements and a low-cost UAV system</w:t>
      </w:r>
      <w:r w:rsidR="003D5067">
        <w:t xml:space="preserve">, </w:t>
      </w:r>
      <w:r w:rsidR="00E42C97">
        <w:t xml:space="preserve">our </w:t>
      </w:r>
      <w:r w:rsidR="00635E76">
        <w:t xml:space="preserve">approach can </w:t>
      </w:r>
      <w:r w:rsidR="003B5778">
        <w:t xml:space="preserve">add key demographic information into </w:t>
      </w:r>
      <w:r w:rsidR="0031495E">
        <w:t xml:space="preserve">sperm whale </w:t>
      </w:r>
      <w:r w:rsidR="003B5778">
        <w:t>behavioural analyses and population</w:t>
      </w:r>
      <w:r w:rsidR="0031495E">
        <w:t xml:space="preserve"> models</w:t>
      </w:r>
      <w:r w:rsidR="003B5778">
        <w:t xml:space="preserve">. </w:t>
      </w:r>
    </w:p>
    <w:p w14:paraId="5F7EAC1E" w14:textId="0874518E" w:rsidR="00131C63" w:rsidRDefault="00131C63" w:rsidP="00131C63">
      <w:pPr>
        <w:pStyle w:val="Heading3"/>
        <w:rPr>
          <w:i/>
          <w:iCs/>
        </w:rPr>
      </w:pPr>
      <w:r>
        <w:t>3.</w:t>
      </w:r>
      <w:r>
        <w:t>1</w:t>
      </w:r>
      <w:r>
        <w:t xml:space="preserve"> | </w:t>
      </w:r>
      <w:r>
        <w:t>Inferring developmental stage</w:t>
      </w:r>
      <w:r w:rsidR="00B9529C">
        <w:t>s</w:t>
      </w:r>
      <w:r>
        <w:t xml:space="preserve"> from </w:t>
      </w:r>
      <w:r>
        <w:rPr>
          <w:i/>
          <w:iCs/>
        </w:rPr>
        <w:t>TL</w:t>
      </w:r>
    </w:p>
    <w:p w14:paraId="62017F02" w14:textId="24DBA326" w:rsidR="002066ED" w:rsidRDefault="000F245A" w:rsidP="00955A8D">
      <w:r>
        <w:t xml:space="preserve">Inferences </w:t>
      </w:r>
      <w:r w:rsidR="00100C74">
        <w:t>on the</w:t>
      </w:r>
      <w:r>
        <w:t xml:space="preserve"> age from </w:t>
      </w:r>
      <w:r>
        <w:rPr>
          <w:i/>
          <w:iCs/>
        </w:rPr>
        <w:t xml:space="preserve">TL </w:t>
      </w:r>
      <w:r>
        <w:t xml:space="preserve">measures have been </w:t>
      </w:r>
      <w:r w:rsidR="005C5CEE">
        <w:t>carried out for sperm whales</w:t>
      </w:r>
      <w:r w:rsidR="00955A8D">
        <w:t xml:space="preserve"> since</w:t>
      </w:r>
      <w:r>
        <w:t xml:space="preserve"> the</w:t>
      </w:r>
      <w:r w:rsidR="00955A8D">
        <w:t xml:space="preserve"> </w:t>
      </w:r>
      <w:r>
        <w:t xml:space="preserve">industrial </w:t>
      </w:r>
      <w:r w:rsidR="00955A8D">
        <w:t xml:space="preserve">whaling </w:t>
      </w:r>
      <w:r>
        <w:t>period</w:t>
      </w:r>
      <w:r w:rsidR="00100C74">
        <w:t>,</w:t>
      </w:r>
      <w:r w:rsidR="00955A8D">
        <w:t xml:space="preserve"> </w:t>
      </w:r>
      <w:r w:rsidR="00100C74">
        <w:t xml:space="preserve">during which growth curves </w:t>
      </w:r>
      <w:r w:rsidR="00955A8D">
        <w:t xml:space="preserve">were </w:t>
      </w:r>
      <w:r>
        <w:t>developed</w:t>
      </w:r>
      <w:r w:rsidR="00955A8D">
        <w:t xml:space="preserve"> to estimate age based on length</w:t>
      </w:r>
      <w:r>
        <w:t xml:space="preserve"> </w:t>
      </w:r>
      <w:r w:rsidR="00541224">
        <w:t xml:space="preserve">by relating </w:t>
      </w:r>
      <w:r w:rsidR="00541224">
        <w:t>direct length measurements and age estimates based on dentin layer counts of killed individuals</w:t>
      </w:r>
      <w:r w:rsidR="00955A8D">
        <w:t>.</w:t>
      </w:r>
      <w:r w:rsidR="00841DA4">
        <w:t xml:space="preserve"> </w:t>
      </w:r>
      <w:r w:rsidR="00541224">
        <w:t xml:space="preserve">When </w:t>
      </w:r>
      <w:r w:rsidR="00541224">
        <w:t xml:space="preserve">measured </w:t>
      </w:r>
      <w:r w:rsidR="00541224">
        <w:t xml:space="preserve">individuals are a representative sample of the population, </w:t>
      </w:r>
      <w:r w:rsidR="00541224">
        <w:rPr>
          <w:i/>
          <w:iCs/>
        </w:rPr>
        <w:t xml:space="preserve">TL </w:t>
      </w:r>
      <w:r w:rsidR="00541224">
        <w:t xml:space="preserve">estimates </w:t>
      </w:r>
      <w:r w:rsidR="00C2098A">
        <w:t>have</w:t>
      </w:r>
      <w:r w:rsidR="00541224">
        <w:t xml:space="preserve"> be</w:t>
      </w:r>
      <w:r w:rsidR="00C2098A">
        <w:t>en</w:t>
      </w:r>
      <w:r w:rsidR="00541224">
        <w:t xml:space="preserve"> used to </w:t>
      </w:r>
      <w:r w:rsidR="00541224">
        <w:t xml:space="preserve">estimate life history parameters, like </w:t>
      </w:r>
      <w:r w:rsidR="002066ED">
        <w:t>survival and reproductive</w:t>
      </w:r>
      <w:r w:rsidR="00541224">
        <w:t xml:space="preserve"> rates</w:t>
      </w:r>
      <w:r w:rsidR="00C2098A">
        <w:t>,</w:t>
      </w:r>
      <w:r w:rsidR="00541224">
        <w:t xml:space="preserve"> </w:t>
      </w:r>
      <w:r w:rsidR="002066ED">
        <w:t xml:space="preserve">which provide valuable information for </w:t>
      </w:r>
      <w:r w:rsidR="00C2098A">
        <w:t>evaluating</w:t>
      </w:r>
      <w:r w:rsidR="002066ED">
        <w:t xml:space="preserve"> </w:t>
      </w:r>
      <w:r w:rsidR="00C2098A">
        <w:t xml:space="preserve">a population’s </w:t>
      </w:r>
      <w:r w:rsidR="002066ED">
        <w:t>vulnerability</w:t>
      </w:r>
      <w:r w:rsidR="00C2098A">
        <w:t xml:space="preserve"> over time</w:t>
      </w:r>
      <w:r w:rsidR="002066ED">
        <w:t xml:space="preserve"> </w:t>
      </w:r>
      <w:r w:rsidR="00541224">
        <w:fldChar w:fldCharType="begin"/>
      </w:r>
      <w:r w:rsidR="002066ED">
        <w:instrText xml:space="preserve"> ADDIN ZOTERO_ITEM CSL_CITATION {"citationID":"a195rmva301","properties":{"formattedCitation":"\\uldash{(Waters &amp; Whitehead 1990, Evans &amp; Hindell 2004)}","plainCitation":"(Waters &amp; Whitehead 1990, Evans &amp; Hindell 2004)","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schema":"https://github.com/citation-style-language/schema/raw/master/csl-citation.json"} </w:instrText>
      </w:r>
      <w:r w:rsidR="00541224">
        <w:fldChar w:fldCharType="separate"/>
      </w:r>
      <w:r w:rsidR="002066ED" w:rsidRPr="002066ED">
        <w:rPr>
          <w:kern w:val="0"/>
          <w:u w:val="dash"/>
          <w:lang w:val="en-US"/>
        </w:rPr>
        <w:t>(Waters &amp; Whitehead 1990, Evans &amp; Hindell 2004)</w:t>
      </w:r>
      <w:r w:rsidR="00541224">
        <w:fldChar w:fldCharType="end"/>
      </w:r>
      <w:r w:rsidR="00541224">
        <w:t>.</w:t>
      </w:r>
      <w:r w:rsidR="00C2098A">
        <w:t xml:space="preserve"> </w:t>
      </w:r>
      <w:r w:rsidR="00C2098A">
        <w:t xml:space="preserve">Although </w:t>
      </w:r>
      <w:r w:rsidR="00C2098A">
        <w:t xml:space="preserve">the </w:t>
      </w:r>
      <w:r w:rsidR="00C2098A">
        <w:t xml:space="preserve">individuals </w:t>
      </w:r>
      <w:r w:rsidR="00C2098A">
        <w:t xml:space="preserve">we measured </w:t>
      </w:r>
      <w:r w:rsidR="00C2098A">
        <w:t>do not represent a random sample of the population, the size distribution we found resembles that typical of groups of female</w:t>
      </w:r>
      <w:r w:rsidR="00C2098A">
        <w:t>s</w:t>
      </w:r>
      <w:r w:rsidR="00C2098A">
        <w:t xml:space="preserve"> in tropical</w:t>
      </w:r>
      <w:r w:rsidR="00C2098A">
        <w:t>/subtropical</w:t>
      </w:r>
      <w:r w:rsidR="00C2098A">
        <w:t xml:space="preserve"> waters </w:t>
      </w:r>
      <w:r w:rsidR="00C2098A">
        <w:fldChar w:fldCharType="begin"/>
      </w:r>
      <w:r w:rsidR="00C2098A">
        <w:instrText xml:space="preserve"> ADDIN ZOTERO_ITEM CSL_CITATION {"citationID":"a66c2rmm66","properties":{"formattedCitation":"(Waters &amp; Whitehead 1990, Evans &amp; Hindell 2004)","plainCitation":"(Waters &amp; Whitehead 1990, Evans &amp; Hindell 2004)","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label":"page"}],"schema":"https://github.com/citation-style-language/schema/raw/master/csl-citation.json"} </w:instrText>
      </w:r>
      <w:r w:rsidR="00C2098A">
        <w:fldChar w:fldCharType="separate"/>
      </w:r>
      <w:r w:rsidR="00C2098A" w:rsidRPr="00A9247A">
        <w:rPr>
          <w:kern w:val="0"/>
          <w:lang w:val="en-US"/>
        </w:rPr>
        <w:t>(Waters &amp; Whitehead 1990, Evans &amp; Hindell 2004)</w:t>
      </w:r>
      <w:r w:rsidR="00C2098A">
        <w:fldChar w:fldCharType="end"/>
      </w:r>
      <w:r w:rsidR="00C2098A">
        <w:t>.</w:t>
      </w:r>
      <w:r w:rsidR="00C2098A">
        <w:t xml:space="preserve"> </w:t>
      </w:r>
      <w:r w:rsidR="00346925">
        <w:t xml:space="preserve">Given existing length-age keys, </w:t>
      </w:r>
      <w:r w:rsidR="00C2098A">
        <w:t xml:space="preserve">AUV-based length estimates </w:t>
      </w:r>
      <w:r w:rsidR="00C2098A">
        <w:lastRenderedPageBreak/>
        <w:t xml:space="preserve">could therefore easily be applied to </w:t>
      </w:r>
      <w:r w:rsidR="00D03B8B">
        <w:t>calculate</w:t>
      </w:r>
      <w:r w:rsidR="00C2098A">
        <w:t xml:space="preserve"> demographic parameters from wild live populations, without the need for costly and time-consuming longitudinal methods (like mark-recapture)</w:t>
      </w:r>
      <w:r w:rsidR="00346925">
        <w:t>.</w:t>
      </w:r>
      <w:r w:rsidR="00D03B8B">
        <w:t xml:space="preserve"> </w:t>
      </w:r>
      <w:r w:rsidR="00722BEE">
        <w:t>We note, however, that pre</w:t>
      </w:r>
      <w:r w:rsidR="001F4566">
        <w:t xml:space="preserve">vious attempts to categorize individual age classes based on photogrammetric estimates have resulted in poor accuracy in small cetaceans </w:t>
      </w:r>
      <w:r w:rsidR="001F4566">
        <w:fldChar w:fldCharType="begin"/>
      </w:r>
      <w:r w:rsidR="001F4566">
        <w:instrText xml:space="preserve"> ADDIN ZOTERO_ITEM CSL_CITATION {"citationID":"a1ion8bitkj","properties":{"formattedCitation":"\\uldash{(Cheney et al. 2022, Vivier et al. 2023)}","plainCitation":"(Cheney et al. 2022, Vivier et al. 2023)","noteIndex":0},"citationItems":[{"id":5905,"uris":["http://zotero.org/users/5395629/items/52UHIPB3"],"itemData":{"id":5905,"type":"article-journal","abstract":"Data on sex ratios, age classes, reproductive success and health status are key metrics to manage populations, yet can be difﬁcult to collect in wild cetacean populations. Long-term individual-based studies provide a unique opportunity to apply unoccupied aerial system (UAS) photogrammetry to non-invasively measure body morphometrics of individuals with known life history information. The aims of this study were (1) to compare length measurements from UAS photogrammetry with laser photogrammetry and (2) to explore whether UAS measurements of body width could be used to remotely determine pregnancy status, sex or age class in a well-studied bottlenose dolphin population in Scotland. We carried out ﬁve boat-based surveys in July and August 2017, with concurrent photo-identiﬁcation, UAS and laser photogrammetry. Photographs were measured using bespoke programmes, MorphMetriX for UAS photos and a Zooniverse project for laser photos. In total 64 dolphins were identiﬁed using photo-ID, 54 of which had concurrent UAS body length and 47 with laser body length measurements. We also measured body widths at 10% increments from 10% to 90% of body length for 48 individuals of known sex, age class and/or pregnancy status. There was no signiﬁcant difference in the length of individuals measured with UAS and laser photogrammetry. Discriminant analyses of the body width–length (WL) ratios expected to change during pregnancy, correctly assigned pregnancy status for 14 of the 15 females of known pregnancy status. Only one pregnant female was incorrectly assigned as not pregnant. However, our results showed that length and body width cannot accurately allocate these bottlenose dolphins to sex or age class using photogrammetry techniques alone. The present study illustrates that UAS and laser photogrammetry measurements are comparable for small cetaceans and demonstrates that UAS measurements of body WL ratio can accurately assign pregnancy status in bottlenose dolphins.","container-title":"Remote Sensing in Ecology and Conservation","DOI":"10.1002/rse2.258","ISSN":"2056-3485, 2056-3485","issue":"4","journalAbbreviation":"Remote Sens Ecol Conserv","language":"en","license":"http://creativecommons.org/licenses/by-nc/4.0/","note":"publisher: Wiley","page":"492-505","source":"Crossref","title":"Spy in the sky: a method to identify pregnant small cetaceans","title-short":"Spy in the sky","volume":"8","author":[{"family":"Cheney","given":"Barbara J."},{"family":"Dale","given":"Julian"},{"family":"Thompson","given":"Paul M."},{"family":"Quick","given":"Nicola J."}],"editor":[{"family":"Scales","given":"Kylie"},{"family":"Bouchet","given":"Phil"}],"issued":{"date-parts":[["2022",8]]}}},{"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1F4566">
        <w:fldChar w:fldCharType="separate"/>
      </w:r>
      <w:r w:rsidR="001F4566" w:rsidRPr="001F4566">
        <w:rPr>
          <w:kern w:val="0"/>
          <w:u w:val="dash"/>
          <w:lang w:val="en-US"/>
        </w:rPr>
        <w:t>(Cheney et al. 2022, Vivier et al. 2023)</w:t>
      </w:r>
      <w:r w:rsidR="001F4566">
        <w:fldChar w:fldCharType="end"/>
      </w:r>
      <w:r w:rsidR="001F4566">
        <w:t xml:space="preserve">. However, broad age class groupings in dolphins have been accurate </w:t>
      </w:r>
      <w:r w:rsidR="001F4566">
        <w:fldChar w:fldCharType="begin"/>
      </w:r>
      <w:r w:rsidR="001F4566">
        <w:instrText xml:space="preserve"> ADDIN ZOTERO_ITEM CSL_CITATION {"citationID":"a2f6sh1ve7p","properties":{"formattedCitation":"\\uldash{(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1F4566">
        <w:fldChar w:fldCharType="separate"/>
      </w:r>
      <w:r w:rsidR="001F4566" w:rsidRPr="001F4566">
        <w:rPr>
          <w:kern w:val="0"/>
          <w:u w:val="dash"/>
          <w:lang w:val="en-US"/>
        </w:rPr>
        <w:t>(Vivier et al. 2023)</w:t>
      </w:r>
      <w:r w:rsidR="001F4566">
        <w:fldChar w:fldCharType="end"/>
      </w:r>
      <w:r w:rsidR="001F4566">
        <w:t>.</w:t>
      </w:r>
    </w:p>
    <w:p w14:paraId="1C75442A" w14:textId="77777777" w:rsidR="00F301F4" w:rsidRDefault="00F301F4" w:rsidP="00955A8D"/>
    <w:p w14:paraId="4AA3DBED" w14:textId="32F232AE" w:rsidR="00955A8D" w:rsidRPr="00955A8D" w:rsidRDefault="00F02C69" w:rsidP="00955A8D">
      <w:r>
        <w:t>Additionally, t</w:t>
      </w:r>
      <w:r w:rsidR="00AF6056">
        <w:t xml:space="preserve">he </w:t>
      </w:r>
      <w:r w:rsidR="00AF6056">
        <w:rPr>
          <w:i/>
          <w:iCs/>
        </w:rPr>
        <w:t>TL-based</w:t>
      </w:r>
      <w:r w:rsidR="00AF6056">
        <w:t xml:space="preserve"> developmental stage assignments we present provide a useful level of information for behavioural and demographic analyses. </w:t>
      </w:r>
      <w:r w:rsidR="00AF6056">
        <w:t xml:space="preserve">For example, differentiating calves (&lt;xx m), juveniles (xx – xx m), and sub-adults can provide a means to explore the development of calf-mother/allomother behaviours. Studies of individual Indopacific dolphins have shown that maternally initiated care behaviours (contact and following) are highest for younger calves but decrease considerably as individuals age. Observing general </w:t>
      </w:r>
      <w:r>
        <w:t>behavioural</w:t>
      </w:r>
      <w:r w:rsidR="00AF6056">
        <w:t xml:space="preserve"> interaction rates </w:t>
      </w:r>
      <w:r>
        <w:t>at a group</w:t>
      </w:r>
      <w:r w:rsidR="005C5CEE">
        <w:t xml:space="preserve"> </w:t>
      </w:r>
      <w:r>
        <w:t>level</w:t>
      </w:r>
      <w:r w:rsidR="00AF6056">
        <w:t xml:space="preserve"> can reveal similar processes. Likewise, the ability to differentiate adult males from mature males can inform variation in behaviour and reactions of female groups. Questions that can be explored include</w:t>
      </w:r>
      <w:r w:rsidR="005C5CEE">
        <w:t>:</w:t>
      </w:r>
      <w:r w:rsidR="00AF6056">
        <w:t xml:space="preserve"> </w:t>
      </w:r>
      <w:r w:rsidR="005C5CEE">
        <w:t>A</w:t>
      </w:r>
      <w:r w:rsidR="00AF6056">
        <w:t xml:space="preserve">re females more likely to approach/interact with mature males than adult males? </w:t>
      </w:r>
      <w:r w:rsidR="00AF6056">
        <w:t xml:space="preserve"> While there is </w:t>
      </w:r>
      <w:r w:rsidR="00AF6056">
        <w:t>evidence for</w:t>
      </w:r>
      <w:r w:rsidR="00AF6056">
        <w:t xml:space="preserve"> individual variation in developmental trajectories, these general classes may still be useful when investigating overall patterns of behaviour and population parameters.</w:t>
      </w:r>
    </w:p>
    <w:p w14:paraId="7986CBC4" w14:textId="079C437A" w:rsidR="00131C63" w:rsidRDefault="00131C63" w:rsidP="00131C63">
      <w:pPr>
        <w:pStyle w:val="Heading3"/>
      </w:pPr>
      <w:r>
        <w:t>3.</w:t>
      </w:r>
      <w:r>
        <w:t>2</w:t>
      </w:r>
      <w:r>
        <w:t xml:space="preserve"> | </w:t>
      </w:r>
      <w:r>
        <w:t>Sex infer</w:t>
      </w:r>
      <w:r w:rsidR="005D65E5">
        <w:t>en</w:t>
      </w:r>
      <w:r>
        <w:t>ces – what can we define and what is uncertain?</w:t>
      </w:r>
    </w:p>
    <w:p w14:paraId="554C05FA" w14:textId="77777777" w:rsidR="00131C63" w:rsidRPr="00131C63" w:rsidRDefault="00131C63" w:rsidP="00131C63"/>
    <w:p w14:paraId="2FE6EF40" w14:textId="77777777" w:rsidR="00131C63" w:rsidRDefault="00131C63" w:rsidP="00090C4B"/>
    <w:p w14:paraId="4714C4E1" w14:textId="59854250" w:rsidR="003C222E" w:rsidRDefault="003C222E" w:rsidP="003C222E">
      <w:pPr>
        <w:pStyle w:val="Heading3"/>
      </w:pPr>
      <w:bookmarkStart w:id="1" w:name="_Toc203386330"/>
      <w:bookmarkStart w:id="2" w:name="_Toc204255587"/>
      <w:r>
        <w:lastRenderedPageBreak/>
        <w:t>3.</w:t>
      </w:r>
      <w:r>
        <w:t>1</w:t>
      </w:r>
      <w:r>
        <w:t xml:space="preserve"> | </w:t>
      </w:r>
      <w:bookmarkEnd w:id="1"/>
      <w:r>
        <w:t>Measurement error and uncertainty</w:t>
      </w:r>
      <w:bookmarkEnd w:id="2"/>
    </w:p>
    <w:p w14:paraId="665D66AE" w14:textId="282CF3CB" w:rsidR="00AE02A7" w:rsidRPr="00AE02A7" w:rsidRDefault="00AE02A7" w:rsidP="00AE02A7">
      <w:pPr>
        <w:pStyle w:val="Heading4"/>
      </w:pPr>
      <w:r>
        <w:t>3.1.1 TL estimates</w:t>
      </w:r>
    </w:p>
    <w:p w14:paraId="4929DD92" w14:textId="04463AF0" w:rsidR="0095608B" w:rsidRDefault="005C3BBF" w:rsidP="005C3BBF">
      <w:r>
        <w:t xml:space="preserve">AUV-derived </w:t>
      </w:r>
      <w:r>
        <w:rPr>
          <w:i/>
          <w:iCs/>
        </w:rPr>
        <w:t>TL</w:t>
      </w:r>
      <w:r>
        <w:t xml:space="preserve"> estimates were more precise</w:t>
      </w:r>
      <w:r>
        <w:t xml:space="preserve"> (i.e. had less variability)</w:t>
      </w:r>
      <w:r>
        <w:t xml:space="preserve"> than those </w:t>
      </w:r>
      <w:r w:rsidR="00DA0B82">
        <w:t xml:space="preserve">obtained using </w:t>
      </w:r>
      <w:r>
        <w:t>earlier</w:t>
      </w:r>
      <w:r w:rsidR="00DA0B82">
        <w:t xml:space="preserve"> boat-based </w:t>
      </w:r>
      <w:r>
        <w:t xml:space="preserve">photogrammetric methods (CV of present study = 2% vs previous work = 4.4 – 5.1% </w:t>
      </w:r>
      <w:r>
        <w:fldChar w:fldCharType="begin"/>
      </w:r>
      <w:r>
        <w:instrText xml:space="preserve"> ADDIN ZOTERO_ITEM CSL_CITATION {"citationID":"acql5rli0q","properties":{"formattedCitation":"(Gordon 1990, Dawson et al. 1995)","plainCitation":"(Gordon 1990, Dawson et al. 1995)","noteIndex":0},"citationItems":[{"id":5793,"uris":["http://zotero.org/users/5395629/items/VDH3ARTP"],"itemData":{"id":5793,"type":"article-journal","container-title":"Reports of the International Whaling Commission","page":"581 - 588","title":"A simple photographic technique for measuring the length of whales from boats at sea","volume":"40","author":[{"family":"Gordon","given":"Jonathan"}],"issued":{"date-parts":[["1990"]]}}},{"id":5794,"uris":["http://zotero.org/users/5395629/items/3Y7QGLEB"],"itemData":{"id":5794,"type":"article-journal","container-title":"Reports of the International Whaling Commission","page":"431 - 436","title":"An inexpensive stereophotographic technique to measure sperm whales from small boats","volume":"45","author":[{"family":"Dawson","given":"S. M."},{"family":"Chessum","given":"C. J."},{"family":"Hunt","given":"P. J."},{"family":"Slooten","given":"E."}],"issued":{"date-parts":[["1995"]]}}}],"schema":"https://github.com/citation-style-language/schema/raw/master/csl-citation.json"} </w:instrText>
      </w:r>
      <w:r>
        <w:fldChar w:fldCharType="separate"/>
      </w:r>
      <w:r w:rsidRPr="00A9247A">
        <w:rPr>
          <w:kern w:val="0"/>
          <w:lang w:val="en-US"/>
        </w:rPr>
        <w:t>(Gordon 1990, Dawson et al. 1995)</w:t>
      </w:r>
      <w:r>
        <w:fldChar w:fldCharType="end"/>
      </w:r>
      <w:r>
        <w:t xml:space="preserve">. However, our </w:t>
      </w:r>
      <w:r w:rsidR="005F0394">
        <w:rPr>
          <w:i/>
          <w:iCs/>
        </w:rPr>
        <w:t>TL</w:t>
      </w:r>
      <w:r>
        <w:t xml:space="preserve"> </w:t>
      </w:r>
      <w:r w:rsidR="005F0394">
        <w:t>had</w:t>
      </w:r>
      <w:r>
        <w:t xml:space="preserve"> greater uncertainty compared to more recent techniques used for measuring sperm whales (1 – 1.3% CV </w:t>
      </w:r>
      <w:r>
        <w:fldChar w:fldCharType="begin"/>
      </w:r>
      <w:r>
        <w:instrText xml:space="preserve"> ADDIN ZOTERO_ITEM CSL_CITATION {"citationID":"a2isec1o8v4","properties":{"formattedCitation":"(Jaquet 2006, Dickson et al. 2021)","plainCitation":"(Jaquet 2006, Dickson et al. 2021)","noteIndex":0},"citationItems":[{"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fldChar w:fldCharType="separate"/>
      </w:r>
      <w:r w:rsidRPr="00A9247A">
        <w:rPr>
          <w:kern w:val="0"/>
          <w:lang w:val="en-US"/>
        </w:rPr>
        <w:t>(Jaquet 2006, Dickson et al. 2021)</w:t>
      </w:r>
      <w:r>
        <w:fldChar w:fldCharType="end"/>
      </w:r>
      <w:r w:rsidR="00722BEE">
        <w:t xml:space="preserve"> and other cetaceans </w:t>
      </w:r>
      <w:r>
        <w:t xml:space="preserve">. The higher uncertainty in our length estimates, particularly when compared to AUV-based photogrammetry </w:t>
      </w:r>
      <w:r>
        <w:fldChar w:fldCharType="begin"/>
      </w:r>
      <w:r>
        <w:instrText xml:space="preserve"> ADDIN ZOTERO_ITEM CSL_CITATION {"citationID":"a1gk6l63s8f","properties":{"formattedCitation":"(Dickson et al. 2021)","plainCitation":"(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fldChar w:fldCharType="separate"/>
      </w:r>
      <w:r w:rsidRPr="00A9247A">
        <w:rPr>
          <w:kern w:val="0"/>
          <w:lang w:val="en-US"/>
        </w:rPr>
        <w:t>(Dickson et al. 2021)</w:t>
      </w:r>
      <w:r>
        <w:fldChar w:fldCharType="end"/>
      </w:r>
      <w:r>
        <w:t xml:space="preserve">, likely results from our </w:t>
      </w:r>
      <w:r w:rsidR="005F0394">
        <w:t xml:space="preserve">reliance on a </w:t>
      </w:r>
      <w:r>
        <w:t>barometric altimeter</w:t>
      </w:r>
      <w:r w:rsidR="00597B79">
        <w:t xml:space="preserve"> to estimate GDS</w:t>
      </w:r>
      <w:r>
        <w:t xml:space="preserve">, which is considerably less precise than laser-based altimeters used </w:t>
      </w:r>
      <w:r w:rsidR="005F0394">
        <w:t>frequently for cetacean photogrammetry</w:t>
      </w:r>
      <w:r>
        <w:t xml:space="preserve"> </w:t>
      </w:r>
      <w:r>
        <w:fldChar w:fldCharType="begin"/>
      </w:r>
      <w:r>
        <w:instrText xml:space="preserve"> ADDIN ZOTERO_ITEM CSL_CITATION {"citationID":"a1iq61ml7np","properties":{"formattedCitation":"(Dickson et al. 2021, Bierlich et al. 2021)","plainCitation":"(Dickson et al. 2021, Bierlich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fldChar w:fldCharType="separate"/>
      </w:r>
      <w:r w:rsidRPr="00A9247A">
        <w:rPr>
          <w:kern w:val="0"/>
          <w:lang w:val="en-US"/>
        </w:rPr>
        <w:t>(Dickson et al. 2021, Bierlich et al. 2021)</w:t>
      </w:r>
      <w:r>
        <w:fldChar w:fldCharType="end"/>
      </w:r>
      <w:r>
        <w:t xml:space="preserve">. Surprisingly, despite the fact that whale body position is constantly changing </w:t>
      </w:r>
      <w:r>
        <w:fldChar w:fldCharType="begin"/>
      </w:r>
      <w:r>
        <w:instrText xml:space="preserve"> ADDIN ZOTERO_ITEM CSL_CITATION {"citationID":"a2ah9e0rjf2","properties":{"formattedCitation":"(Dickson et al. 2021)","plainCitation":"(Dickson et al. 2021)","noteIndex":0},"citationItems":[{"id":3157,"uris":["http://zotero.org/users/5395629/items/KGLHBNND"],"itemData":{"id":3157,"type":"article-journal","container-title":"Marine Mammal Science","DOI":"10.1111/mms.12795","ISSN":"0824-0469, 1748-7692","issue":"3","journalAbbreviation":"Mar Mam Sci","language":"en","page":"1150-1158","source":"DOI.org (Crossref)","title":"Drone photogrammetry allows refinement of acoustically derived length estimation for male sperm whales","volume":"37","author":[{"family":"Dickson","given":"Toby"},{"family":"Rayment","given":"William"},{"family":"Dawson","given":"Steve"}],"issued":{"date-parts":[["2021",7]]}}}],"schema":"https://github.com/citation-style-language/schema/raw/master/csl-citation.json"} </w:instrText>
      </w:r>
      <w:r>
        <w:fldChar w:fldCharType="separate"/>
      </w:r>
      <w:r w:rsidRPr="00A9247A">
        <w:rPr>
          <w:kern w:val="0"/>
          <w:lang w:val="en-US"/>
        </w:rPr>
        <w:t>(Dickson et al. 2021)</w:t>
      </w:r>
      <w:r>
        <w:fldChar w:fldCharType="end"/>
      </w:r>
      <w:r>
        <w:t xml:space="preserve">, we found that body length estimates had slightly less uncertainty (CV = 2%) than measurements of the calibration object (CV = 3.15%). This most likely is due to still images of the calibration object being taken over a period of four months, while images from individual whales </w:t>
      </w:r>
      <w:r w:rsidR="00953881">
        <w:t>where almost always collected on the same day (maximum 2 days apart)</w:t>
      </w:r>
      <w:r>
        <w:t xml:space="preserve">. Because barometric altitude estimates are affected by meteorological conditions, it is likely that the CV for the calibration object captures variability induced by a broader range of conditions than those we encountered while recording each individual whale. </w:t>
      </w:r>
    </w:p>
    <w:p w14:paraId="33073901" w14:textId="7914A99F" w:rsidR="00AE02A7" w:rsidRDefault="0095608B" w:rsidP="005C3BBF">
      <w:r>
        <w:t xml:space="preserve">Despite the uncertainty associated with morphometric measurements, UAV-based morphometric estimates of sperm whale total body length were consistent with previously reported ranges </w:t>
      </w:r>
      <w:r>
        <w:fldChar w:fldCharType="begin"/>
      </w:r>
      <w:r>
        <w:instrText xml:space="preserve"> ADDIN ZOTERO_ITEM CSL_CITATION {"citationID":"a1vekddari","properties":{"formattedCitation":"(Waters &amp; Whitehead 1990, Evans &amp; Hindell 2004, Jaquet 2006)","plainCitation":"(Waters &amp; Whitehead 1990, Evans &amp; Hindell 2004, Jaquet 2006)","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fldChar w:fldCharType="separate"/>
      </w:r>
      <w:r w:rsidRPr="00A9247A">
        <w:rPr>
          <w:kern w:val="0"/>
          <w:lang w:val="en-US"/>
        </w:rPr>
        <w:t>(Waters &amp; Whitehead 1990, Evans &amp; Hindell 2004, Jaquet 2006)</w:t>
      </w:r>
      <w:r>
        <w:fldChar w:fldCharType="end"/>
      </w:r>
      <w:r>
        <w:t xml:space="preserve">. </w:t>
      </w:r>
      <w:r w:rsidR="00853FF0">
        <w:t xml:space="preserve">While </w:t>
      </w:r>
      <w:r w:rsidR="00D359C4">
        <w:t>a</w:t>
      </w:r>
      <w:r w:rsidR="002A2E32">
        <w:t xml:space="preserve"> measurement error of 4.18% </w:t>
      </w:r>
      <w:r w:rsidR="00853FF0">
        <w:t>may not be suitable for analyses that require high precision,</w:t>
      </w:r>
      <w:r w:rsidR="002A2E32">
        <w:t xml:space="preserve"> such</w:t>
      </w:r>
      <w:r w:rsidR="00853FF0">
        <w:t xml:space="preserve"> </w:t>
      </w:r>
      <w:r w:rsidR="002A2E32">
        <w:t>as</w:t>
      </w:r>
      <w:r w:rsidR="00853FF0">
        <w:t xml:space="preserve"> those interested in detecting changes in individual morphometry over time, </w:t>
      </w:r>
      <w:r w:rsidR="002A2E32">
        <w:t>it can be acceptable</w:t>
      </w:r>
      <w:r w:rsidR="00853FF0">
        <w:t xml:space="preserve"> </w:t>
      </w:r>
      <w:r w:rsidR="002A2E32">
        <w:t>towards delineating general developmental stages</w:t>
      </w:r>
      <w:r w:rsidR="004B58DE">
        <w:t xml:space="preserve"> </w:t>
      </w:r>
      <w:r w:rsidR="004B58DE">
        <w:fldChar w:fldCharType="begin"/>
      </w:r>
      <w:r w:rsidR="004B58DE">
        <w:instrText xml:space="preserve"> ADDIN ZOTERO_ITEM CSL_CITATION {"citationID":"aea5rndm5i","properties":{"formattedCitation":"\\uldash{(Vivier et al. 2023)}","plainCitation":"(Vivier et al. 2023)","noteIndex":0},"citationItems":[{"id":5717,"uris":["http://zotero.org/users/5395629/items/F56GRG78"],"itemData":{"id":5717,"type":"article-journal","abstract":"AbstractUnderstanding the population health status of long‐lived and slow‐reproducing species is critical for their management. However, it can take decades with traditional monitoring techniques to detect population‐level changes in demographic parameters. Early detection of the effects of environmental and anthropogenic stressors on vital rates would aid in forecasting changes in population dynamics and therefore inform management efforts. Changes in vital rates strongly correlate with deviations in population growth, highlighting the need for novel approaches that can provide early warning signs of population decline (e.g., changes in age structure). We tested a novel and frequentist approach, using Unoccupied Aerial System (UAS) photogrammetry, to assess the population age structure of small delphinids. First, we measured the precision and accuracy of UAS photogrammetry in estimating total body length (TL) of trained bottlenose dolphins (Tursiops truncatus). Using a log‐transformed linear model, we estimated TL using the blowhole to dorsal fin distance (BHDF) for surfacing animals. To test the performance of UAS photogrammetry to age‐classify individuals, we then used length measurements from a 35‐year dataset from a free‐ranging bottlenose dolphin community to simulate UAS estimates of BHDF and TL. We tested five age classifiers and determined where young individuals (&lt;10 years) were assigned when misclassified. Finally, we tested whether UAS‐simulated BHDF only or the associated TL estimates provided better classifications. TL of surfacing dolphins was overestimated by 3.3% ±3.1% based on UAS‐estimated BHDF. Our age classifiers performed best in predicting age‐class when using broader and fewer (two and three) age‐class bins with ~80% and ~72% assignment performance, respectively. Overall, 72.5%–93% of the individuals were correctly classified within 2 years of their actual age‐class bin. Similar classification performances were obtained using both proxies. UAS photogrammetry is a non‐invasive, inexpensive, and effective method to estimate TL and age‐class of free‐swimming dolphins. UAS photogrammetry can facilitate the detection of early signs of population changes, which can provide important insights for timely management decisions.","container-title":"Ecology and Evolution","DOI":"10.1002/ece3.10082","ISSN":"2045-7758, 2045-7758","issue":"6","language":"en","license":"http://creativecommons.org/licenses/by/4.0/","note":"publisher: Wiley","source":"Crossref","title":"Quantifying the age structure of free‐ranging delphinid populations: Testing the accuracy of Unoccupied Aerial System photogrammetry","title-short":"Quantifying the age structure of free‐ranging delphinid populations","URL":"https://onlinelibrary.wiley.com/doi/10.1002/ece3.10082","volume":"13","author":[{"family":"Vivier","given":"Fabien"},{"family":"Wells","given":"Randall S."},{"family":"Hill","given":"Marie C."},{"family":"Yano","given":"Kymberly M."},{"family":"Bradford","given":"Amanda L."},{"family":"Leunissen","given":"Eva M."},{"family":"Pacini","given":"Aude"},{"family":"Booth","given":"Cormac G."},{"family":"Rocho‐Levine","given":"Julie"},{"family":"Currie","given":"Jens J."},{"family":"Patton","given":"Philip T."},{"family":"Bejder","given":"Lars"}],"accessed":{"date-parts":[["2025",7,7]]},"issued":{"date-parts":[["2023",6]]}}}],"schema":"https://github.com/citation-style-language/schema/raw/master/csl-citation.json"} </w:instrText>
      </w:r>
      <w:r w:rsidR="004B58DE">
        <w:fldChar w:fldCharType="separate"/>
      </w:r>
      <w:r w:rsidR="004B58DE" w:rsidRPr="004B58DE">
        <w:rPr>
          <w:kern w:val="0"/>
          <w:u w:val="dash"/>
          <w:lang w:val="en-US"/>
        </w:rPr>
        <w:t>(Vivier et al. 2023)</w:t>
      </w:r>
      <w:r w:rsidR="004B58DE">
        <w:fldChar w:fldCharType="end"/>
      </w:r>
      <w:r w:rsidR="002A2E32">
        <w:t xml:space="preserve">. </w:t>
      </w:r>
    </w:p>
    <w:p w14:paraId="1D687C6C" w14:textId="74256DA0" w:rsidR="00AE02A7" w:rsidRDefault="00AE02A7" w:rsidP="00AE02A7">
      <w:pPr>
        <w:pStyle w:val="Heading4"/>
      </w:pPr>
      <w:r>
        <w:lastRenderedPageBreak/>
        <w:t>3.1.</w:t>
      </w:r>
      <w:r>
        <w:t>2</w:t>
      </w:r>
      <w:r>
        <w:t xml:space="preserve"> </w:t>
      </w:r>
      <w:r>
        <w:t>NR measurements</w:t>
      </w:r>
    </w:p>
    <w:p w14:paraId="5B4B6671" w14:textId="4B5185ED" w:rsidR="005C3BBF" w:rsidRDefault="004F086B" w:rsidP="005C3BBF">
      <w:r>
        <w:t>Direct measurements of stranded individuals indicate that the soft tissue that spans from the base of the skull to the tip of the snout</w:t>
      </w:r>
      <w:r w:rsidR="009E6268">
        <w:t>, which encapsules the spermaceti organ,</w:t>
      </w:r>
      <w:r>
        <w:t xml:space="preserve"> is the region of the sperm whale’s body that is most sexually dimorphic </w:t>
      </w:r>
      <w:r>
        <w:fldChar w:fldCharType="begin"/>
      </w:r>
      <w:r>
        <w:instrText xml:space="preserve"> ADDIN ZOTERO_ITEM CSL_CITATION {"citationID":"a126hblipfk","properties":{"formattedCitation":"(Cranford 1999)","plainCitation":"(Cranford 1999)","noteIndex":0},"citationItems":[{"id":2409,"uris":["http://zotero.org/users/5395629/items/C8WL59LN"],"itemData":{"id":2409,"type":"article-journal","abstract":"The world’s largest nose belongs to the sperm whale, yet its functional significance remains equivocal. In order to help shed light on its function, the head of a postmortem neonate sperm whale was subjected to CT scanning. Geometric comparisons between homologous cephalic structures in sperm whales and dolphins (normalized for body size) show extreme hypertrophy and size sexual dimorphism in the sperm whale’s lipid spermaceti organ. Anatomic geometry, energetics, and behavior suggest that this immense nasal apparatus is a bioacoustical machine. Sexual selection via an acoustic display is suggested as an explanation for the size and continuous (physiologically isolated) energy investment in the construction and maintenance of the male’s spermaceti organ.","container-title":"Marine Mammal Science","DOI":"10.1111/j.1748-7692.1999.tb00882.x","ISSN":"0824-0469, 1748-7692","issue":"4","journalAbbreviation":"Marine Mammal Sci","language":"en","page":"1133-1157","source":"DOI.org (Crossref)","title":"The sperm whale's nose: sexual selection on a grand scale?","title-short":"THE SPERM WHALE'S NOSE","volume":"15","author":[{"family":"Cranford","given":"Ted W."}],"issued":{"date-parts":[["1999"]]}}}],"schema":"https://github.com/citation-style-language/schema/raw/master/csl-citation.json"} </w:instrText>
      </w:r>
      <w:r>
        <w:fldChar w:fldCharType="separate"/>
      </w:r>
      <w:r w:rsidRPr="00A9247A">
        <w:rPr>
          <w:kern w:val="0"/>
          <w:lang w:val="en-US"/>
        </w:rPr>
        <w:t>(Cranford 1999)</w:t>
      </w:r>
      <w:r>
        <w:fldChar w:fldCharType="end"/>
      </w:r>
      <w:r w:rsidR="009E6268">
        <w:t xml:space="preserve">. </w:t>
      </w:r>
      <w:r w:rsidR="008E3499">
        <w:t xml:space="preserve">Nishiwaki et al.’s </w:t>
      </w:r>
      <w:r w:rsidR="00E74C34">
        <w:t xml:space="preserve">(1963) </w:t>
      </w:r>
      <w:r w:rsidR="008E3499">
        <w:t>estimates of nose-to-body ratio also support this</w:t>
      </w:r>
      <w:r w:rsidR="009F58B8">
        <w:t>, with ratios based on distances from the tip of the nose to the center of the eye or the mouth angle showing more sexual dimorphism than those extending to the tip of the flippers</w:t>
      </w:r>
      <w:r w:rsidR="008E3499">
        <w:t xml:space="preserve">. </w:t>
      </w:r>
      <w:r>
        <w:t xml:space="preserve">However, </w:t>
      </w:r>
      <w:r w:rsidR="00E74C34">
        <w:t>we were unable to consistently</w:t>
      </w:r>
      <w:r>
        <w:t xml:space="preserve"> measure the distance from the tip of the snout to the base of the skull </w:t>
      </w:r>
      <w:r w:rsidR="00E74C34">
        <w:t>from AUV images</w:t>
      </w:r>
      <w:r>
        <w:t xml:space="preserve"> as the base of the skull was only distinguishable in whales with lower body condition (i.e., skinnier). </w:t>
      </w:r>
      <w:r w:rsidR="00F91A70">
        <w:t xml:space="preserve">Conversely, </w:t>
      </w:r>
      <w:proofErr w:type="gramStart"/>
      <w:r w:rsidR="00E74C34">
        <w:rPr>
          <w:i/>
          <w:iCs/>
        </w:rPr>
        <w:t>NR</w:t>
      </w:r>
      <w:r w:rsidR="00E74C34">
        <w:rPr>
          <w:i/>
          <w:iCs/>
          <w:vertAlign w:val="subscript"/>
        </w:rPr>
        <w:t xml:space="preserve">flipper </w:t>
      </w:r>
      <w:r w:rsidR="00E74C34">
        <w:rPr>
          <w:vertAlign w:val="subscript"/>
        </w:rPr>
        <w:t xml:space="preserve"> </w:t>
      </w:r>
      <w:r w:rsidR="00E74C34">
        <w:t>measurements</w:t>
      </w:r>
      <w:proofErr w:type="gramEnd"/>
      <w:r w:rsidR="00F91A70">
        <w:t xml:space="preserve"> could be obtained whenever a flipper was visibl</w:t>
      </w:r>
      <w:r w:rsidR="000707DB">
        <w:t>e</w:t>
      </w:r>
      <w:r w:rsidR="00F91A70">
        <w:t xml:space="preserve"> and reliably captured the expected sexual dimorphism of mature males better than the alternative </w:t>
      </w:r>
      <w:r w:rsidR="00F91A70">
        <w:rPr>
          <w:i/>
          <w:iCs/>
        </w:rPr>
        <w:t>NR</w:t>
      </w:r>
      <w:r w:rsidR="00F91A70">
        <w:rPr>
          <w:i/>
          <w:iCs/>
          <w:vertAlign w:val="subscript"/>
        </w:rPr>
        <w:t xml:space="preserve">dorsal </w:t>
      </w:r>
      <w:r w:rsidR="00F91A70">
        <w:t>measures</w:t>
      </w:r>
      <w:r w:rsidR="00E74C34">
        <w:t xml:space="preserve">, despite being associated with some </w:t>
      </w:r>
      <w:r w:rsidR="00F91A70">
        <w:t xml:space="preserve">uncertainty </w:t>
      </w:r>
      <w:r w:rsidR="005C3BBF">
        <w:t>(</w:t>
      </w:r>
      <w:r w:rsidR="00876C40">
        <w:t xml:space="preserve">average </w:t>
      </w:r>
      <w:r w:rsidR="005C3BBF">
        <w:t>CV = 2.9%)</w:t>
      </w:r>
      <w:r w:rsidR="00F91A70">
        <w:t xml:space="preserve">. </w:t>
      </w:r>
      <w:r w:rsidR="00DC5BAE">
        <w:t>The</w:t>
      </w:r>
      <w:r w:rsidR="005C3BBF">
        <w:t xml:space="preserve"> uncertainty in </w:t>
      </w:r>
      <w:r w:rsidR="005C3BBF">
        <w:rPr>
          <w:i/>
          <w:iCs/>
        </w:rPr>
        <w:t>NR</w:t>
      </w:r>
      <w:r w:rsidR="005C3BBF">
        <w:rPr>
          <w:i/>
          <w:iCs/>
          <w:vertAlign w:val="subscript"/>
        </w:rPr>
        <w:t>flipper</w:t>
      </w:r>
      <w:r w:rsidR="005C3BBF">
        <w:rPr>
          <w:vertAlign w:val="subscript"/>
        </w:rPr>
        <w:t xml:space="preserve"> </w:t>
      </w:r>
      <w:r w:rsidR="005C3BBF">
        <w:t>measurements likely reflects the inherent difficulty in measuring the snout-to-flipper distance. While we attempted to standardize this measurement by drawing a cross-sectional reference line from the flipper’s insertion point across the body (</w:t>
      </w:r>
      <w:r w:rsidR="005C3BBF">
        <w:rPr>
          <w:b/>
          <w:bCs/>
        </w:rPr>
        <w:t xml:space="preserve">Figure </w:t>
      </w:r>
      <w:r w:rsidR="000707DB">
        <w:rPr>
          <w:b/>
          <w:bCs/>
        </w:rPr>
        <w:t>1</w:t>
      </w:r>
      <w:r w:rsidR="005C3BBF">
        <w:t xml:space="preserve">), this still was subject to annotator error, particularly when only one flipper was visible. </w:t>
      </w:r>
    </w:p>
    <w:p w14:paraId="40FE62B2" w14:textId="5CE2B7D0" w:rsidR="00AE02A7" w:rsidRDefault="00AE02A7" w:rsidP="00AE02A7">
      <w:pPr>
        <w:pStyle w:val="Heading4"/>
      </w:pPr>
      <w:r>
        <w:t xml:space="preserve">3.1.2 </w:t>
      </w:r>
      <w:r>
        <w:t>Growth curve parameters and posterior probability estimates</w:t>
      </w:r>
    </w:p>
    <w:p w14:paraId="13813835" w14:textId="0AB8F0A6" w:rsidR="00232F15" w:rsidRPr="004F086B" w:rsidRDefault="00232F15" w:rsidP="00232F15">
      <w:r>
        <w:t>Parameter estimates for male and female growth curves were sensitive to measurement error</w:t>
      </w:r>
      <w:r w:rsidR="00741A73">
        <w:t xml:space="preserve"> in </w:t>
      </w:r>
      <w:r w:rsidR="00741A73">
        <w:rPr>
          <w:i/>
          <w:iCs/>
        </w:rPr>
        <w:t xml:space="preserve">TL </w:t>
      </w:r>
      <w:r w:rsidR="00741A73">
        <w:t xml:space="preserve">and </w:t>
      </w:r>
      <w:r w:rsidR="00741A73" w:rsidRPr="00232F15">
        <w:rPr>
          <w:i/>
          <w:iCs/>
        </w:rPr>
        <w:t>NR</w:t>
      </w:r>
      <w:r w:rsidR="00741A73" w:rsidRPr="00232F15">
        <w:rPr>
          <w:i/>
          <w:iCs/>
          <w:vertAlign w:val="subscript"/>
        </w:rPr>
        <w:t>flipper</w:t>
      </w:r>
      <w:r>
        <w:t>, which contributed to</w:t>
      </w:r>
      <w:r>
        <w:t xml:space="preserve"> some uncertainty in </w:t>
      </w:r>
      <w:r>
        <w:rPr>
          <w:i/>
          <w:iCs/>
        </w:rPr>
        <w:t>P(f)</w:t>
      </w:r>
      <w:r>
        <w:t xml:space="preserve"> estimates</w:t>
      </w:r>
      <w:r>
        <w:t xml:space="preserve">, particularly for </w:t>
      </w:r>
      <w:r w:rsidR="00CC3D92">
        <w:t xml:space="preserve">some </w:t>
      </w:r>
      <w:r>
        <w:t>whales of intermediate body size (</w:t>
      </w:r>
      <w:r>
        <w:rPr>
          <w:i/>
          <w:iCs/>
        </w:rPr>
        <w:t xml:space="preserve">TL = </w:t>
      </w:r>
      <w:r w:rsidR="00CC3D92">
        <w:rPr>
          <w:i/>
          <w:iCs/>
        </w:rPr>
        <w:t>8 – 12</w:t>
      </w:r>
      <w:r w:rsidR="00CC3D92">
        <w:t>).</w:t>
      </w:r>
      <w:r w:rsidR="004F086B">
        <w:t xml:space="preserve"> Still, general growth curve shapes were consistent across bootstrapped iterations (</w:t>
      </w:r>
      <w:r w:rsidR="004F086B">
        <w:rPr>
          <w:b/>
          <w:bCs/>
        </w:rPr>
        <w:t xml:space="preserve">Figure 5), </w:t>
      </w:r>
      <w:r w:rsidR="004F086B">
        <w:t xml:space="preserve">providing further evidence that the relationship </w:t>
      </w:r>
      <w:r w:rsidR="000707DB">
        <w:t>between</w:t>
      </w:r>
      <w:r w:rsidR="004F086B">
        <w:t xml:space="preserve"> </w:t>
      </w:r>
      <w:r w:rsidR="004F086B">
        <w:rPr>
          <w:i/>
          <w:iCs/>
        </w:rPr>
        <w:t>NR</w:t>
      </w:r>
      <w:r w:rsidR="004F086B">
        <w:rPr>
          <w:i/>
          <w:iCs/>
          <w:vertAlign w:val="subscript"/>
        </w:rPr>
        <w:t>flipper</w:t>
      </w:r>
      <w:r w:rsidR="004F086B">
        <w:rPr>
          <w:i/>
          <w:iCs/>
        </w:rPr>
        <w:t xml:space="preserve"> </w:t>
      </w:r>
      <w:r w:rsidR="004F086B">
        <w:t xml:space="preserve">and </w:t>
      </w:r>
      <w:r w:rsidR="004F086B">
        <w:rPr>
          <w:i/>
          <w:iCs/>
        </w:rPr>
        <w:t xml:space="preserve">TL </w:t>
      </w:r>
      <w:r w:rsidR="004F086B">
        <w:t>provides a useful means of capturing</w:t>
      </w:r>
      <w:r w:rsidR="00590875">
        <w:t xml:space="preserve"> the</w:t>
      </w:r>
      <w:r w:rsidR="004F086B">
        <w:t xml:space="preserve"> sexual dimorphism in sperm whales. </w:t>
      </w:r>
    </w:p>
    <w:p w14:paraId="0A448149" w14:textId="77777777" w:rsidR="003C222E" w:rsidRDefault="003C222E" w:rsidP="00090C4B"/>
    <w:p w14:paraId="029B8606" w14:textId="77777777" w:rsidR="003C222E" w:rsidRDefault="003C222E" w:rsidP="00090C4B"/>
    <w:p w14:paraId="7533DBC7" w14:textId="77777777" w:rsidR="003C222E" w:rsidRDefault="003C222E" w:rsidP="00090C4B"/>
    <w:p w14:paraId="7170C377" w14:textId="77777777" w:rsidR="003C222E" w:rsidRDefault="003C222E" w:rsidP="00090C4B"/>
    <w:p w14:paraId="16226E00" w14:textId="77777777" w:rsidR="003C222E" w:rsidRDefault="003C222E" w:rsidP="00090C4B"/>
    <w:p w14:paraId="52A74E1D" w14:textId="11BB811B" w:rsidR="00940696" w:rsidRDefault="00940696" w:rsidP="00940696">
      <w:pPr>
        <w:pStyle w:val="Heading3"/>
      </w:pPr>
      <w:bookmarkStart w:id="3" w:name="_Toc204255589"/>
      <w:r>
        <w:t xml:space="preserve">3.2 Despite uncertainty, </w:t>
      </w:r>
      <w:r w:rsidR="0080618E">
        <w:t>measurements are congruent with sperm whale body size</w:t>
      </w:r>
      <w:r>
        <w:t>:</w:t>
      </w:r>
      <w:bookmarkEnd w:id="3"/>
    </w:p>
    <w:p w14:paraId="5B7236E3" w14:textId="4F2F159E" w:rsidR="00DE29AC" w:rsidRDefault="00940696" w:rsidP="002151FC">
      <w:r>
        <w:t xml:space="preserve">Despite </w:t>
      </w:r>
      <w:r w:rsidR="002911A5">
        <w:t>the</w:t>
      </w:r>
      <w:r>
        <w:t xml:space="preserve"> uncertainty </w:t>
      </w:r>
      <w:r w:rsidR="002911A5">
        <w:t>associated with</w:t>
      </w:r>
      <w:r>
        <w:t xml:space="preserve"> morphometric measurements,</w:t>
      </w:r>
      <w:r w:rsidR="00DE29AC">
        <w:t xml:space="preserve"> UAV-based morphometric estimates of sperm whale total body length were consistent with previously reported ranges </w:t>
      </w:r>
      <w:r w:rsidR="00DE29AC">
        <w:fldChar w:fldCharType="begin"/>
      </w:r>
      <w:r w:rsidR="00A9247A">
        <w:instrText xml:space="preserve"> ADDIN ZOTERO_ITEM CSL_CITATION {"citationID":"a1vekddari","properties":{"formattedCitation":"(Waters &amp; Whitehead 1990, Evans &amp; Hindell 2004, Jaquet 2006)","plainCitation":"(Waters &amp; Whitehead 1990, Evans &amp; Hindell 2004, Jaquet 2006)","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id":5337,"uris":["http://zotero.org/users/5395629/items/2C3YWT9B"],"itemData":{"id":5337,"type":"article-journal","abstract":"Knowledge of whale length is important to ecological studies. However, photographic techniques to measure sperm whales traditionally require high vantage points or a complicated stereo system. Furthermore, these traditional techniques require an alongside approach that often prevents individual identiﬁcation. For simple and fast size measurements at sea, I used a laser range ﬁnder alongside a digital camera to obtain distance to the ﬂuke at the same time as photo-identiﬁcation. The camera/lens and laser range ﬁnder were calibrated on objects of known lengths. The coefﬁcient of variation (CV) for test objects was low (CV = 0.21%). Forty-seven individually identiﬁed sperm whales were measured repetitively on up to 12 different occasions, and the CV was lower (CV = 1.3%) than for other photogrammetric techniques (CV = 4.4%–5.1%). A regression of log ﬂuke span to log total length from whaling and stranding data yielded an r 2 of 0.87 (CV of residuals = 6.7%). Thirty-eight female/immature sperm whales were measured in the Gulf of Mexico (median = 9.3 m, range = 7.1–12.3 m), 167 in the Gulf of California (median = 10.7 m, range = 8.4–13.1 m) and 13 bachelor males off Kaikoura, New Zealand (median = 14.2, range = 11.7–15.8 m). The results were within known sperm whale size and suggested that the population in the Gulf of Mexico was made up of smaller animals than that of the Gulf of California. This technique is easy to implement and allows the measurement of identiﬁed individuals.","container-title":"Marine Mammal Science","DOI":"10.1111/j.1748-7692.2006.00060.x","ISSN":"0824-0469, 1748-7692","issue":"4","journalAbbreviation":"Marine Mammal Science","language":"en","page":"862-879","source":"DOI.org (Crossref)","title":"A simple photogrammetric technique to measure sperm whales at sea","volume":"22","author":[{"family":"Jaquet","given":"Nathalie"}],"issued":{"date-parts":[["2006",10]]}}}],"schema":"https://github.com/citation-style-language/schema/raw/master/csl-citation.json"} </w:instrText>
      </w:r>
      <w:r w:rsidR="00DE29AC">
        <w:fldChar w:fldCharType="separate"/>
      </w:r>
      <w:r w:rsidR="00A9247A" w:rsidRPr="00A9247A">
        <w:rPr>
          <w:kern w:val="0"/>
          <w:lang w:val="en-US"/>
        </w:rPr>
        <w:t>(Waters &amp; Whitehead 1990, Evans &amp; Hindell 2004, Jaquet 2006)</w:t>
      </w:r>
      <w:r w:rsidR="00DE29AC">
        <w:fldChar w:fldCharType="end"/>
      </w:r>
      <w:r w:rsidR="00DE29AC">
        <w:t xml:space="preserve">. Although measured individuals </w:t>
      </w:r>
      <w:r w:rsidR="00F507E1">
        <w:t>do not represent a random sample of the population</w:t>
      </w:r>
      <w:r w:rsidR="00DE29AC">
        <w:t>, the size distribution we found</w:t>
      </w:r>
      <w:r w:rsidR="00A0746B">
        <w:t xml:space="preserve"> </w:t>
      </w:r>
      <w:r w:rsidR="00DE29AC">
        <w:t>resemble</w:t>
      </w:r>
      <w:r w:rsidR="000B24D9">
        <w:t xml:space="preserve">s </w:t>
      </w:r>
      <w:r w:rsidR="00DE29AC">
        <w:t xml:space="preserve">that typical of groups of female groups </w:t>
      </w:r>
      <w:r w:rsidR="000B24D9">
        <w:t xml:space="preserve">in tropical waters, composed mostly of adult/mature females, some </w:t>
      </w:r>
      <w:r w:rsidR="00DE29AC">
        <w:t xml:space="preserve">calves/juveniles and occasional mature males </w:t>
      </w:r>
      <w:r w:rsidR="00DE29AC">
        <w:fldChar w:fldCharType="begin"/>
      </w:r>
      <w:r w:rsidR="00A9247A">
        <w:instrText xml:space="preserve"> ADDIN ZOTERO_ITEM CSL_CITATION {"citationID":"a66c2rmm66","properties":{"formattedCitation":"(Waters &amp; Whitehead 1990, Evans &amp; Hindell 2004)","plainCitation":"(Waters &amp; Whitehead 1990, Evans &amp; Hindell 2004)","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id":5785,"uris":["http://zotero.org/users/5395629/items/36G7C89X"],"itemData":{"id":5785,"type":"article-journal","abstract":"The age of 86 individuals derived from groups of female sperm whale Physeter macrocephalus involved in three mass strandings on the north and west coasts of Tasmania in 1998 was determined from the number of dentinal growth layer groups in the teeth of individuals. Dorsal total lengths were also measured. Ages of females ranged from 0.75 to 64 years, with the majority (77%) aged between 20 and 45 years. Total lengths of female sperm whales ranged from 417–1200 cm, with 68% of females 1050–1200 cm long. Constraints associated with the age structure observed in this study and the representativeness of the age structure to that of the greater population are discussed. In an effort to assess the effects of underestimation of age estimates on age-speciﬁc demographic parameters, a model simulating changes in age structure as a result of tooth wear was developed and the resulting survival rates compared to those derived from the original age structures of the samples. Survival did not change signiﬁcantly between the modelled and original age structures. Also, the survival rate calculated from Australian mature female sperm whales was compared to that calculated from sperm whales caught in whaling operations from Japanese waters. Australian mature female sperm whales demonstrated signiﬁcantly higher survival rates (mean = 0.905 ± 0.046 SD range: 0.856–0.986) than mature females from Japanese waters (mean = 0.885 ± 0.034 SD; range = 0.859–0.970), possibly the reﬂection of higher ﬁshing mortality on the Japanese whales. Growth equations using Gompertz and von Bertalanffy models were calculated for female Australian sperm whales and compared. Both models described growth in female sperm whales similarly. Changes in the demographic parameters of sperm whales with the cessation of whaling may be reﬂected in the growth rates of individuals and as such, these equations may provide a useful tool for monitoring continuing changes in the demographic parameters of this species. Without long-term mark–recapture studies on sperm whales in this region, the frequent stranding of sperm whales in south-eastern Australia provides an important opportunity to collect data on the life history and demography of this species.","container-title":"Journal of Zoology","DOI":"10.1017/s0952836904005096","ISSN":"0952-8369, 1469-7998","issue":"3","language":"en","license":"http://onlinelibrary.wiley.com/termsAndConditions#vor","note":"publisher: Wiley","page":"237-250","source":"Crossref","title":"The age structure and growth of female sperm whales (&lt;i&gt;Physeter macrocephalus&lt;/i&gt;) in southern Australian waters","volume":"263","author":[{"family":"Evans","given":"Karen"},{"family":"Hindell","given":"Mark A."}],"issued":{"date-parts":[["2004",7]]}},"label":"page"}],"schema":"https://github.com/citation-style-language/schema/raw/master/csl-citation.json"} </w:instrText>
      </w:r>
      <w:r w:rsidR="00DE29AC">
        <w:fldChar w:fldCharType="separate"/>
      </w:r>
      <w:r w:rsidR="00A9247A" w:rsidRPr="00A9247A">
        <w:rPr>
          <w:kern w:val="0"/>
          <w:lang w:val="en-US"/>
        </w:rPr>
        <w:t>(Waters &amp; Whitehead 1990, Evans &amp; Hindell 2004)</w:t>
      </w:r>
      <w:r w:rsidR="00DE29AC">
        <w:fldChar w:fldCharType="end"/>
      </w:r>
      <w:r w:rsidR="00DE29AC">
        <w:t xml:space="preserve">. </w:t>
      </w:r>
      <w:r w:rsidR="0080618E">
        <w:t xml:space="preserve">Likewise, </w:t>
      </w:r>
      <w:r w:rsidR="00EA2A92">
        <w:t xml:space="preserve">Although Nishiwaki et al. (1963) did not measure nose-to-body ratio using the same </w:t>
      </w:r>
      <w:r w:rsidR="0080618E">
        <w:t xml:space="preserve">morphological </w:t>
      </w:r>
      <w:r w:rsidR="00EA2A92">
        <w:t xml:space="preserve">landmarks we did, </w:t>
      </w:r>
      <w:r w:rsidR="0080618E">
        <w:t>our</w:t>
      </w:r>
      <w:r w:rsidR="00A0746B">
        <w:t xml:space="preserve"> </w:t>
      </w:r>
      <w:r w:rsidR="00A0746B">
        <w:rPr>
          <w:i/>
          <w:iCs/>
        </w:rPr>
        <w:t>NR</w:t>
      </w:r>
      <w:r w:rsidR="00A0746B">
        <w:rPr>
          <w:i/>
          <w:iCs/>
          <w:vertAlign w:val="subscript"/>
        </w:rPr>
        <w:t xml:space="preserve">flipper </w:t>
      </w:r>
      <w:r w:rsidR="00A0746B">
        <w:rPr>
          <w:i/>
          <w:iCs/>
        </w:rPr>
        <w:t xml:space="preserve"> </w:t>
      </w:r>
      <w:r w:rsidR="0080618E">
        <w:t xml:space="preserve">range (0.27 – 0.41) was congruent with their measurements, </w:t>
      </w:r>
      <w:r w:rsidR="00A0746B">
        <w:t>as it was</w:t>
      </w:r>
      <w:r w:rsidR="0080618E">
        <w:t xml:space="preserve"> higher than ratio</w:t>
      </w:r>
      <w:r w:rsidR="00A0746B">
        <w:t>s</w:t>
      </w:r>
      <w:r w:rsidR="0080618E">
        <w:t xml:space="preserve"> estimated from the tip of the snout to opening of the jaw (0.11 – 0.15) and eyeball (0.16 – 0.26), and lower than </w:t>
      </w:r>
      <w:r w:rsidR="00A0746B">
        <w:t>ratios</w:t>
      </w:r>
      <w:r w:rsidR="0080618E">
        <w:t xml:space="preserve"> estimated </w:t>
      </w:r>
      <w:r w:rsidR="00A0746B">
        <w:t>from the tip of the snout</w:t>
      </w:r>
      <w:r w:rsidR="0080618E">
        <w:t xml:space="preserve"> the tip of the flipper (0.35 – 0.43). </w:t>
      </w:r>
    </w:p>
    <w:p w14:paraId="3BAD6235" w14:textId="1814D084" w:rsidR="001F1901" w:rsidRDefault="001F1901" w:rsidP="001F1901">
      <w:pPr>
        <w:pStyle w:val="Heading3"/>
      </w:pPr>
      <w:bookmarkStart w:id="4" w:name="_Toc204255590"/>
      <w:r>
        <w:t>3.3 And our approach allowed us to make some well-supported inferences about individual sex/age</w:t>
      </w:r>
      <w:bookmarkEnd w:id="4"/>
    </w:p>
    <w:p w14:paraId="64E21020" w14:textId="77777777" w:rsidR="001F1901" w:rsidRPr="001F1901" w:rsidRDefault="001F1901" w:rsidP="001F1901"/>
    <w:p w14:paraId="0061246B" w14:textId="77777777" w:rsidR="001F1901" w:rsidRDefault="001F1901" w:rsidP="002151FC"/>
    <w:p w14:paraId="23AA1561" w14:textId="77777777" w:rsidR="001F1901" w:rsidRPr="0080618E" w:rsidRDefault="001F1901" w:rsidP="002151FC"/>
    <w:p w14:paraId="2812BA44" w14:textId="77777777" w:rsidR="00CE5F65" w:rsidRDefault="00CE5F65" w:rsidP="002151FC"/>
    <w:p w14:paraId="3794CA83" w14:textId="5D617CEA" w:rsidR="00051A50" w:rsidRDefault="00051A50" w:rsidP="00051A50">
      <w:pPr>
        <w:pStyle w:val="Heading3"/>
      </w:pPr>
      <w:bookmarkStart w:id="5" w:name="_Toc204255591"/>
      <w:r>
        <w:t xml:space="preserve">3.2 </w:t>
      </w:r>
      <w:r w:rsidR="00087646">
        <w:t>Despite the uncertainty, h</w:t>
      </w:r>
      <w:r>
        <w:t>ow helpful are our inferences?</w:t>
      </w:r>
      <w:bookmarkEnd w:id="5"/>
    </w:p>
    <w:p w14:paraId="08FAEB10" w14:textId="07AEC12B" w:rsidR="002151FC" w:rsidRDefault="002151FC" w:rsidP="002151FC">
      <w:r>
        <w:t>-Still NRflipper models identified individuals that with consistently high likelihood of being female, despite measurement error. These individuals would have traditionally been categorized as fem/</w:t>
      </w:r>
      <w:proofErr w:type="spellStart"/>
      <w:r>
        <w:t>juvs</w:t>
      </w:r>
      <w:proofErr w:type="spellEnd"/>
      <w:r>
        <w:t xml:space="preserve">. </w:t>
      </w:r>
    </w:p>
    <w:p w14:paraId="04D1B863" w14:textId="15D2BD9D" w:rsidR="00051A50" w:rsidRDefault="00051A50" w:rsidP="002151FC">
      <w:r>
        <w:lastRenderedPageBreak/>
        <w:t xml:space="preserve">- </w:t>
      </w:r>
      <w:proofErr w:type="spellStart"/>
      <w:r>
        <w:t>Inferrences</w:t>
      </w:r>
      <w:proofErr w:type="spellEnd"/>
      <w:r>
        <w:t xml:space="preserve"> don’t have real ground </w:t>
      </w:r>
      <w:proofErr w:type="gramStart"/>
      <w:r>
        <w:t>truthing, but</w:t>
      </w:r>
      <w:proofErr w:type="gramEnd"/>
      <w:r>
        <w:t xml:space="preserve"> are based on known biological differences – mechanism and pattern are well documented. </w:t>
      </w:r>
    </w:p>
    <w:p w14:paraId="2228E8EE" w14:textId="7F17B6E4" w:rsidR="00051A50" w:rsidRDefault="00051A50" w:rsidP="00051A50">
      <w:pPr>
        <w:ind w:firstLine="720"/>
      </w:pPr>
      <w:r>
        <w:t>-Applying this to other populations would benefit from known data.</w:t>
      </w:r>
    </w:p>
    <w:p w14:paraId="585705EA" w14:textId="0F0420AB" w:rsidR="00051A50" w:rsidRDefault="00051A50" w:rsidP="00051A50">
      <w:pPr>
        <w:ind w:firstLine="720"/>
      </w:pPr>
      <w:r>
        <w:t xml:space="preserve">-parameters should be adjusted for different populations (e.g., Atlantic known </w:t>
      </w:r>
      <w:proofErr w:type="spellStart"/>
      <w:proofErr w:type="gramStart"/>
      <w:r>
        <w:t>too</w:t>
      </w:r>
      <w:proofErr w:type="spellEnd"/>
      <w:proofErr w:type="gramEnd"/>
      <w:r>
        <w:t xml:space="preserve"> have different sizes)</w:t>
      </w:r>
    </w:p>
    <w:p w14:paraId="377212DE" w14:textId="4A6D6EBC" w:rsidR="002151FC" w:rsidRDefault="002151FC" w:rsidP="002151FC">
      <w:r>
        <w:tab/>
        <w:t xml:space="preserve">- uncertainty in length – developmental stage assumptions: definitions usually based on general patterns, not good for capturing </w:t>
      </w:r>
      <w:r w:rsidR="00051A50">
        <w:t xml:space="preserve">individual variation (for which sperm whales are famous). </w:t>
      </w:r>
    </w:p>
    <w:p w14:paraId="3DA5560E" w14:textId="50E7FEC4" w:rsidR="002151FC" w:rsidRPr="002151FC" w:rsidRDefault="00051A50" w:rsidP="002151FC">
      <w:r>
        <w:tab/>
      </w:r>
      <w:r>
        <w:tab/>
        <w:t>- still informative for general patterns: behavioural differences/ demographic changes over time/reproductive rates/male departure ages</w:t>
      </w:r>
    </w:p>
    <w:p w14:paraId="7F9FB6F1" w14:textId="77777777" w:rsidR="002151FC" w:rsidRDefault="002151FC" w:rsidP="002151FC"/>
    <w:p w14:paraId="2729A94B" w14:textId="77777777" w:rsidR="00051A50" w:rsidRDefault="00051A50" w:rsidP="002151FC"/>
    <w:p w14:paraId="056994A7" w14:textId="77777777" w:rsidR="00051A50" w:rsidRDefault="00051A50" w:rsidP="002151FC"/>
    <w:p w14:paraId="757387EF" w14:textId="77777777" w:rsidR="00051A50" w:rsidRDefault="00051A50" w:rsidP="002151FC"/>
    <w:p w14:paraId="49D60505" w14:textId="77777777" w:rsidR="00051A50" w:rsidRDefault="00051A50" w:rsidP="002151FC"/>
    <w:p w14:paraId="703DFEA4" w14:textId="77777777" w:rsidR="00051A50" w:rsidRDefault="00051A50" w:rsidP="002151FC"/>
    <w:p w14:paraId="56F3F8A3" w14:textId="77777777" w:rsidR="00051A50" w:rsidRDefault="00051A50" w:rsidP="002151FC"/>
    <w:p w14:paraId="0C9C221D" w14:textId="77777777" w:rsidR="00051A50" w:rsidRDefault="00051A50" w:rsidP="002151FC"/>
    <w:p w14:paraId="5EAC4B6E" w14:textId="77777777" w:rsidR="00051A50" w:rsidRDefault="00051A50" w:rsidP="002151FC"/>
    <w:p w14:paraId="750FE445" w14:textId="77777777" w:rsidR="00051A50" w:rsidRDefault="00051A50" w:rsidP="00051A50"/>
    <w:p w14:paraId="7C6310DE" w14:textId="77777777" w:rsidR="00051A50" w:rsidRDefault="00051A50">
      <w:pPr>
        <w:spacing w:line="259" w:lineRule="auto"/>
        <w:rPr>
          <w:b/>
          <w:bCs/>
        </w:rPr>
      </w:pPr>
      <w:r>
        <w:rPr>
          <w:b/>
          <w:bCs/>
        </w:rPr>
        <w:br w:type="page"/>
      </w:r>
    </w:p>
    <w:p w14:paraId="7DB512EA" w14:textId="0C38DC2B" w:rsidR="00051A50" w:rsidRDefault="00051A50" w:rsidP="00051A50">
      <w:pPr>
        <w:rPr>
          <w:b/>
          <w:bCs/>
        </w:rPr>
      </w:pPr>
      <w:r>
        <w:rPr>
          <w:b/>
          <w:bCs/>
        </w:rPr>
        <w:lastRenderedPageBreak/>
        <w:t>Sandbox</w:t>
      </w:r>
    </w:p>
    <w:p w14:paraId="3F4812A3" w14:textId="77777777" w:rsidR="00051A50" w:rsidRDefault="00051A50" w:rsidP="002151FC"/>
    <w:p w14:paraId="24BCB25C" w14:textId="3E5C0F70" w:rsidR="0022460A" w:rsidRDefault="0022460A" w:rsidP="0022460A">
      <w:pPr>
        <w:pStyle w:val="Heading3"/>
      </w:pPr>
      <w:bookmarkStart w:id="6" w:name="_Toc204255592"/>
      <w:r>
        <w:t xml:space="preserve">3.1 </w:t>
      </w:r>
      <w:r w:rsidR="00296A99">
        <w:t xml:space="preserve">Inferring </w:t>
      </w:r>
      <w:r w:rsidR="00751FEC">
        <w:t>developmental stages</w:t>
      </w:r>
      <w:bookmarkEnd w:id="6"/>
    </w:p>
    <w:p w14:paraId="7388F542" w14:textId="3C4C8002" w:rsidR="0080618E" w:rsidRDefault="0080618E" w:rsidP="0080618E">
      <w:r>
        <w:t xml:space="preserve">The smallest individual we measured (mean </w:t>
      </w:r>
      <w:r>
        <w:rPr>
          <w:i/>
          <w:iCs/>
        </w:rPr>
        <w:t xml:space="preserve">TL </w:t>
      </w:r>
      <w:r>
        <w:t xml:space="preserve">= 4.1 m, 95% CI = 3.7 – 4.3 m) fell within the length range of sperm whales at birth (3.92 - 4.05 m), suggesting it was a few days to a few weeks old </w:t>
      </w:r>
      <w:r>
        <w:fldChar w:fldCharType="begin"/>
      </w:r>
      <w:r w:rsidR="00A9247A">
        <w:instrText xml:space="preserve"> ADDIN ZOTERO_ITEM CSL_CITATION {"citationID":"a2oicjjb5q0","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A9247A" w:rsidRPr="00A9247A">
        <w:rPr>
          <w:kern w:val="0"/>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rsidR="00A9247A">
        <w:instrText xml:space="preserve"> ADDIN ZOTERO_ITEM CSL_CITATION {"citationID":"ag17vnb5tq","properties":{"formattedCitation":"(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00A9247A" w:rsidRPr="00A9247A">
        <w:rPr>
          <w:kern w:val="0"/>
          <w:lang w:val="en-US"/>
        </w:rPr>
        <w:t>(ca. 12 m; Waters &amp; Whitehead 1990)</w:t>
      </w:r>
      <w:r>
        <w:fldChar w:fldCharType="end"/>
      </w:r>
      <w:r>
        <w:t xml:space="preserve">. The largest male we found 16.1 m (95% CI = 15.8 -16.2 m), making him at least 25 years old </w:t>
      </w:r>
      <w:r>
        <w:fldChar w:fldCharType="begin"/>
      </w:r>
      <w:r w:rsidR="007D5888">
        <w:instrText xml:space="preserve"> ADDIN ZOTERO_ITEM CSL_CITATION {"citationID":"a9le94st8i","properties":{"formattedCitation":"(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007D5888" w:rsidRPr="007D5888">
        <w:rPr>
          <w:kern w:val="0"/>
          <w:lang w:val="en-US"/>
        </w:rPr>
        <w:t>(Ohsumi 1977)</w:t>
      </w:r>
      <w:r>
        <w:fldChar w:fldCharType="end"/>
      </w:r>
      <w:r>
        <w:t xml:space="preserve">. </w:t>
      </w:r>
    </w:p>
    <w:p w14:paraId="39334E66" w14:textId="77777777" w:rsidR="0080618E" w:rsidRPr="0080618E" w:rsidRDefault="0080618E" w:rsidP="0080618E"/>
    <w:p w14:paraId="2F14E6ED" w14:textId="076A13CC" w:rsidR="00531A6B" w:rsidRDefault="00531A6B" w:rsidP="00531A6B">
      <w:pPr>
        <w:pStyle w:val="Heading4"/>
      </w:pPr>
      <w:r>
        <w:t xml:space="preserve">Length estimates are </w:t>
      </w:r>
      <w:r w:rsidR="00E72D42">
        <w:t>reasonable</w:t>
      </w:r>
    </w:p>
    <w:p w14:paraId="1F36C03F" w14:textId="6F202887" w:rsidR="00203180" w:rsidRPr="00751FEC" w:rsidRDefault="00751FEC" w:rsidP="00751FEC">
      <w:r>
        <w:t xml:space="preserve">Developmental stages are defined in principle using arbitrary size cutoff that indicate </w:t>
      </w:r>
      <w:r w:rsidR="00203180">
        <w:t>general developmental patterns (e.g., how big are most whales when they start consuming food? At what size are most whales achieving sexual maturity).</w:t>
      </w:r>
      <w:r w:rsidR="00657A77">
        <w:t xml:space="preserve"> Sperm whales notoriously though can have quite some variability in their development – e.g., weaning can be very </w:t>
      </w:r>
      <w:proofErr w:type="spellStart"/>
      <w:r w:rsidR="00657A77">
        <w:t>prolongued</w:t>
      </w:r>
      <w:proofErr w:type="spellEnd"/>
      <w:r w:rsidR="00657A77">
        <w:t xml:space="preserve">! </w:t>
      </w:r>
      <w:r w:rsidR="00203180">
        <w:t xml:space="preserve">This means that, in principle the developmental stages are imperfect. Still, </w:t>
      </w:r>
      <w:r w:rsidR="00657A77">
        <w:t xml:space="preserve">in the absence of true data on individual status, they represent valid generalizations that can inform our understanding on their behaviour. Study by dolphins shows that length </w:t>
      </w:r>
      <w:r w:rsidR="00CD5E90">
        <w:t>estimates</w:t>
      </w:r>
      <w:r w:rsidR="00657A77">
        <w:t xml:space="preserve"> are good representations of age only at 2 – 3 age class bins. But whether age is a good predictor of developmental in the species is uncertain. We consider that development (more closely associated with size) is likely a more important variable than just age in some contexts (e.g., behaviour, reproductive potential, etc.). Our length estimates can help </w:t>
      </w:r>
      <w:r w:rsidR="00B9529C">
        <w:t>assign</w:t>
      </w:r>
      <w:r w:rsidR="00657A77">
        <w:t xml:space="preserve"> individuals to developmental stages, particularly differentiating within young individuals and within Mature males. </w:t>
      </w:r>
    </w:p>
    <w:p w14:paraId="06BE3018" w14:textId="3D509846" w:rsidR="00296A99" w:rsidRPr="00296A99" w:rsidRDefault="00296A99" w:rsidP="00296A99"/>
    <w:p w14:paraId="3072ACC5" w14:textId="66F93F82" w:rsidR="006707F8" w:rsidRDefault="006707F8" w:rsidP="006942B0"/>
    <w:p w14:paraId="4CD93184" w14:textId="49E4B26A" w:rsidR="00531A6B" w:rsidRDefault="00531A6B" w:rsidP="00531A6B">
      <w:pPr>
        <w:pStyle w:val="Heading4"/>
      </w:pPr>
      <w:r>
        <w:lastRenderedPageBreak/>
        <w:t>Uncertainty is reasonably represented</w:t>
      </w:r>
      <w:r w:rsidR="00C049F2">
        <w:t xml:space="preserve"> – higher than better drones, sources</w:t>
      </w:r>
      <w:r w:rsidR="00E72D42">
        <w:t xml:space="preserve"> have been captured</w:t>
      </w:r>
    </w:p>
    <w:p w14:paraId="5DA5306A" w14:textId="37643FC9" w:rsidR="00D43599" w:rsidRDefault="00937288" w:rsidP="006942B0">
      <w:r>
        <w:t>Our b</w:t>
      </w:r>
      <w:r w:rsidR="006707F8">
        <w:t>ootstrapped estimates of uncertainty associated total length estimates seem to realistically reflect true error</w:t>
      </w:r>
      <w:r w:rsidR="00662AB6">
        <w:t xml:space="preserve">. </w:t>
      </w:r>
      <w:r w:rsidR="00CD5E90">
        <w:t>The corrected measurement</w:t>
      </w:r>
      <w:r w:rsidR="00662AB6">
        <w:t xml:space="preserve"> error for the DJI Mini2 drone</w:t>
      </w:r>
      <w:r w:rsidR="00662AB6" w:rsidRPr="00662AB6">
        <w:t xml:space="preserve"> </w:t>
      </w:r>
      <w:r w:rsidR="00662AB6">
        <w:t>based on calibration image analysis were similar to that of higher end DJI drones using the inbuild barometric altimeter, but had more variability overall</w:t>
      </w:r>
      <w:r w:rsidR="00531A6B">
        <w:t xml:space="preserve"> </w:t>
      </w:r>
      <w:r w:rsidR="00531A6B">
        <w:fldChar w:fldCharType="begin"/>
      </w:r>
      <w:r w:rsidR="007D5888">
        <w:instrText xml:space="preserve"> ADDIN ZOTERO_ITEM CSL_CITATION {"citationID":"a2ovn0lvu51","properties":{"formattedCitation":"(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531A6B">
        <w:fldChar w:fldCharType="separate"/>
      </w:r>
      <w:r w:rsidR="007D5888" w:rsidRPr="007D5888">
        <w:rPr>
          <w:kern w:val="0"/>
          <w:lang w:val="en-US"/>
        </w:rPr>
        <w:t>(Napoli et al. 2024)</w:t>
      </w:r>
      <w:r w:rsidR="00531A6B">
        <w:fldChar w:fldCharType="end"/>
      </w:r>
      <w:r w:rsidR="00531A6B">
        <w:t>.</w:t>
      </w:r>
      <w:r w:rsidR="00662AB6">
        <w:t xml:space="preserve"> Likewise, </w:t>
      </w:r>
      <w:proofErr w:type="spellStart"/>
      <w:r w:rsidR="00662AB6">
        <w:t>sd</w:t>
      </w:r>
      <w:proofErr w:type="spellEnd"/>
      <w:r w:rsidR="00662AB6">
        <w:t xml:space="preserve"> of bootstrapped total whale length estimates (average =. 0.17 m, SD = 0.12) are wide</w:t>
      </w:r>
      <w:r w:rsidR="00853FF0">
        <w:t>r</w:t>
      </w:r>
      <w:r w:rsidR="00662AB6">
        <w:t xml:space="preserve"> than those for the calibration object and for higher end drones </w:t>
      </w:r>
      <w:r w:rsidR="00662AB6">
        <w:fldChar w:fldCharType="begin"/>
      </w:r>
      <w:r w:rsidR="007D5888">
        <w:instrText xml:space="preserve"> ADDIN ZOTERO_ITEM CSL_CITATION {"citationID":"a1ju2o84dj3","properties":{"formattedCitation":"(Napoli et al. 2024)","plainCitation":"(Napoli et al. 2024)","noteIndex":0},"citationItems":[{"id":5336,"uris":["http://zotero.org/users/5395629/items/5THEN5CA"],"itemData":{"id":5336,"type":"article-journal","abstract":"Baleen whales are key consumers in marine ecosystems and can serve as ecosystem sentinels. Body condition, defined as an individual’s energy stores relative to its structural size, can provide a useful proxy for health in baleen whales. As capital breeders, important life history events in baleen whales such as seasonal migrations and reproduction depend on having sufficient energy stores. Spatiotemporal variability of body condition of baleen whales can reflect differences in energy accumulated during the foraging season. Here we assess and compare the body condition and mass of humpback whales (\n              Megaptera novaeangliae)\n              across four different foraging areas from the West Indies distinct population segment in the Northwest Atlantic. Morphometric measurements of humpback whales were obtained using unoccupied aerial systems (UAS, or drones) from the New York Bight, the Gulf of Maine, Iceland, and Greenland. Uncertainty in morphometric estimates was incorporated and propagated using a bootstrapping approach. Measurements were used to estimate body volume and calculate a body condition index (BCI) for each individual whale. Since body mass is a key parameter for understanding animal physiology and bioenergetics, we further compared whale body mass to body size between foraging areas by converting body volume to body mass using estimates of tissue density from tagging studies. BCI showed significant differences between foraging areas with a large effect size (ANCOVA: mean η\n              2\n               = 0.168; all p&amp;lt; 0.001) when incorporating day of year and year as covariates. Humpback whales in the Gulf of Maine showed significantly higher BCI than those in the New York Bight, Iceland, and Greenland. Standardized Major Axis (SMA) regressions comparing log-log relationships of both body volume and body mass, respectively, to total length reinforced these results. Humpback whales in the Gulf of Maine showed significantly higher elevation in the SMAs than those in the other study regions (p&amp;lt;0.001), implying that humpback whales foraging in the Gulf of Maine accumulated greater energy reserves for a given body size. Estimates of body mass indicate that for a given body length, humpback whales in the Gulf of Maine have an 18% greater body mass than those in the New York Bight, Iceland, or Greenland. Regional differences in prey availability or anthropogenic threats could contribute to the observed patterns in body condition. Our findings highlight the importance of regional environmental factors to the nutritional health of baleen whales.","container-title":"Frontiers in Marine Science","DOI":"10.3389/fmars.2024.1336455","ISSN":"2296-7745","journalAbbreviation":"Front. Mar. Sci.","language":"en","page":"1336455","source":"DOI.org (Crossref)","title":"Drone-based photogrammetry reveals differences in humpback whale body condition and mass across North Atlantic foraging grounds","volume":"11","author":[{"family":"Napoli","given":"Chelsi"},{"family":"Hirtle","given":"Nathan"},{"family":"Stepanuk","given":"Julia"},{"family":"Christiansen","given":"Fredrik"},{"family":"Heywood","given":"Eleanor I."},{"family":"Grove","given":"Thomas J."},{"family":"Stoller","given":"Alyssa"},{"family":"Dodds","given":"Flordespina"},{"family":"Glarou","given":"Maria"},{"family":"Rasmussen","given":"Marianne H."},{"family":"Lonati","given":"Gina L."},{"family":"Davies","given":"Kimberley T.A."},{"family":"Videsen","given":"Simone"},{"family":"Simon","given":"Malene J."},{"family":"Boye","given":"Tenna K."},{"family":"Zoidis","given":"Ann"},{"family":"Todd","given":"Sean K."},{"family":"Thorne","given":"Lesley H."}],"issued":{"date-parts":[["2024",6,26]]}}}],"schema":"https://github.com/citation-style-language/schema/raw/master/csl-citation.json"} </w:instrText>
      </w:r>
      <w:r w:rsidR="00662AB6">
        <w:fldChar w:fldCharType="separate"/>
      </w:r>
      <w:r w:rsidR="007D5888" w:rsidRPr="007D5888">
        <w:rPr>
          <w:kern w:val="0"/>
          <w:lang w:val="en-US"/>
        </w:rPr>
        <w:t>(Napoli et al. 2024)</w:t>
      </w:r>
      <w:r w:rsidR="00662AB6">
        <w:fldChar w:fldCharType="end"/>
      </w:r>
      <w:r w:rsidR="00662AB6">
        <w:t>.</w:t>
      </w:r>
      <w:r w:rsidR="00D02B6A">
        <w:t xml:space="preserve"> A</w:t>
      </w:r>
      <w:r w:rsidR="006707F8">
        <w:t>s the 95% CI estimates for total whale lengths (</w:t>
      </w:r>
      <w:r w:rsidR="00270A8E">
        <w:t xml:space="preserve">mean = </w:t>
      </w:r>
      <w:r w:rsidR="009C514C">
        <w:t>4.18</w:t>
      </w:r>
      <w:r w:rsidR="006707F8">
        <w:t>%</w:t>
      </w:r>
      <w:r w:rsidR="00270A8E">
        <w:t xml:space="preserve">, SD = 3.34 % </w:t>
      </w:r>
      <w:r w:rsidR="006707F8">
        <w:t>of average length) are slightly higher than that of the measurement of the calibration object</w:t>
      </w:r>
      <w:r w:rsidR="00270A8E">
        <w:t xml:space="preserve"> (1.6% of true length)</w:t>
      </w:r>
      <w:r w:rsidR="006707F8">
        <w:t xml:space="preserve">. Uncertainty in estimating our calibration object likely results from remaining barometric error estimates, which likely change with conditions, as well as shifts in the boat’s altitude and angle over the water. Error estimates for our calibration object are similar to those reported for other drone models using a laser altimeter, despite us using the inbuild </w:t>
      </w:r>
      <w:r w:rsidR="00B90F1B">
        <w:t xml:space="preserve">barometric altitude </w:t>
      </w:r>
      <w:r w:rsidR="00B90F1B">
        <w:fldChar w:fldCharType="begin"/>
      </w:r>
      <w:r w:rsidR="007D5888">
        <w:instrText xml:space="preserve"> ADDIN ZOTERO_ITEM CSL_CITATION {"citationID":"a14h8d6i2fe","properties":{"formattedCitation":"(Bierlich et al. 2021)","plainCitation":"(Bierlich et al. 2021)","noteIndex":0},"citationItems":[{"id":3279,"uris":["http://zotero.org/users/5395629/items/57K542TH"],"itemData":{"id":3279,"type":"article-journal","abstract":"Increasingly, drone-based photogrammetry has been used to measure size and body condition changes in marine megafauna. A broad range of platforms, sensors, and altimeters are being applied for these purposes, but there is no unified way to predict photogrammetric uncertainty across this methodological spectrum. As such, it is difficult to make robust comparisons across studies, disrupting collaborations amongst researchers using platforms with varying levels of measurement accuracy. Here we built off previous studies quantifying uncertainty and used an experimental approach to train a Bayesian statistical model using a known-sized object floating at the water’s surface to quantify how measurement error scales with altitude for several different drones equipped with different cameras, focal length lenses, and altimeters. We then applied the fitted model to predict the length distributions and estimate age classes of unknown-sized humpback whales Megaptera novaeangliae, as well as to predict the population-level morphological relationship between rostrum to blowhole distance and total body length of Antarctic minke whales Balaenoptera bonaerensis. This statistical framework jointly estimates errors from altitude and length measurements from multiple observations and accounts for altitudes measured with both barometers and laser altimeters while incorporating errors specific to each. This Bayesian model outputs a posterior predictive distribution of measurement uncertainty around length measurements and allows for the construction of highest posterior density intervals to define measurement uncertainty, which allows one to make probabilistic statements and stronger inferences pertaining to morphometric features critical for understanding life history patterns and potential impacts from anthropogenically altered habitats.","container-title":"Marine Ecology Progress Series","DOI":"10.3354/meps13814","ISSN":"0171-8630, 1616-1599","journalAbbreviation":"Mar. Ecol. Prog. Ser.","language":"en","page":"193-210","source":"DOI.org (Crossref)","title":"Bayesian approach for predicting photogrammetric uncertainty in morphometric measurements derived from drones","volume":"673","author":[{"family":"Bierlich","given":"Kc"},{"family":"Schick","given":"Rs"},{"family":"Hewitt","given":"J"},{"family":"Dale","given":"J"},{"family":"Goldbogen","given":"Ja"},{"family":"Friedlaender","given":"As"},{"family":"Johnston","given":"Dw"}],"issued":{"date-parts":[["2021",9,2]]}}}],"schema":"https://github.com/citation-style-language/schema/raw/master/csl-citation.json"} </w:instrText>
      </w:r>
      <w:r w:rsidR="00B90F1B">
        <w:fldChar w:fldCharType="separate"/>
      </w:r>
      <w:r w:rsidR="007D5888" w:rsidRPr="007D5888">
        <w:rPr>
          <w:kern w:val="0"/>
          <w:lang w:val="en-US"/>
        </w:rPr>
        <w:t>(Bierlich et al. 2021)</w:t>
      </w:r>
      <w:r w:rsidR="00B90F1B">
        <w:fldChar w:fldCharType="end"/>
      </w:r>
      <w:r w:rsidR="00B90F1B">
        <w:t xml:space="preserve">. The additional uncertainty in total length estimates and NR ratio </w:t>
      </w:r>
      <w:r w:rsidR="00A42402">
        <w:t>measurements</w:t>
      </w:r>
      <w:r w:rsidR="00B90F1B">
        <w:t xml:space="preserve"> likely comes changes in the body position of sperm whales and annotator error in locating landmarks. </w:t>
      </w:r>
      <w:r w:rsidR="00A42402">
        <w:t xml:space="preserve">Still, we found that this level of error did not exceed that of researchers using other more sophisticated drone models. </w:t>
      </w:r>
    </w:p>
    <w:p w14:paraId="0DA8A4B4" w14:textId="77777777" w:rsidR="006942B0" w:rsidRDefault="006942B0" w:rsidP="006942B0"/>
    <w:p w14:paraId="3A05E2AF" w14:textId="77777777" w:rsidR="006942B0" w:rsidRDefault="006942B0" w:rsidP="006942B0"/>
    <w:p w14:paraId="0F1CCACB" w14:textId="77777777" w:rsidR="006942B0" w:rsidRDefault="006942B0" w:rsidP="006942B0"/>
    <w:p w14:paraId="3834CD5E" w14:textId="77777777" w:rsidR="006942B0" w:rsidRDefault="006942B0" w:rsidP="006942B0"/>
    <w:p w14:paraId="2DE8A407" w14:textId="77777777" w:rsidR="006942B0" w:rsidRDefault="006942B0" w:rsidP="006942B0"/>
    <w:p w14:paraId="62855BC4" w14:textId="77777777" w:rsidR="006942B0" w:rsidRDefault="006942B0" w:rsidP="006942B0"/>
    <w:p w14:paraId="43010495" w14:textId="77777777" w:rsidR="006942B0" w:rsidRDefault="006942B0" w:rsidP="006942B0"/>
    <w:p w14:paraId="782A4ABB" w14:textId="6E98506A" w:rsidR="00D43599" w:rsidRDefault="00D43599" w:rsidP="00E67FA6">
      <w:pPr>
        <w:pStyle w:val="ListParagraph"/>
        <w:numPr>
          <w:ilvl w:val="0"/>
          <w:numId w:val="5"/>
        </w:numPr>
      </w:pPr>
      <w:r>
        <w:t>Error estimates are also consistent with other works – despite us using a very cheap drone.</w:t>
      </w:r>
    </w:p>
    <w:p w14:paraId="2F18A27B" w14:textId="28EBE5B5" w:rsidR="00D43599" w:rsidRDefault="00D43599" w:rsidP="00D43599">
      <w:pPr>
        <w:pStyle w:val="ListParagraph"/>
        <w:numPr>
          <w:ilvl w:val="1"/>
          <w:numId w:val="5"/>
        </w:numPr>
      </w:pPr>
      <w:r>
        <w:lastRenderedPageBreak/>
        <w:t xml:space="preserve">Altimeter-error (captured by </w:t>
      </w:r>
      <w:r w:rsidRPr="00FC3C60">
        <w:rPr>
          <w:i/>
          <w:iCs/>
        </w:rPr>
        <w:t>Balaena</w:t>
      </w:r>
      <w:r>
        <w:t xml:space="preserve"> measurements) is </w:t>
      </w:r>
      <w:proofErr w:type="gramStart"/>
      <w:r>
        <w:t>similar to</w:t>
      </w:r>
      <w:proofErr w:type="gramEnd"/>
      <w:r>
        <w:t xml:space="preserve"> that of other models.</w:t>
      </w:r>
    </w:p>
    <w:p w14:paraId="169828A0" w14:textId="0D7B1269" w:rsidR="00D43599" w:rsidRDefault="00D43599" w:rsidP="00D43599">
      <w:pPr>
        <w:pStyle w:val="ListParagraph"/>
        <w:numPr>
          <w:ilvl w:val="1"/>
          <w:numId w:val="5"/>
        </w:numPr>
      </w:pPr>
      <w:r>
        <w:t xml:space="preserve">Bootstrapping likely captured realistic measure of uncertainty, as it is slightly broader than </w:t>
      </w:r>
      <w:r w:rsidRPr="005C7320">
        <w:rPr>
          <w:i/>
          <w:iCs/>
        </w:rPr>
        <w:t>Balaena</w:t>
      </w:r>
      <w:r>
        <w:t xml:space="preserve"> (reflecting error from differences in whale position/visibility of morphological landmarks). </w:t>
      </w:r>
    </w:p>
    <w:p w14:paraId="70B2024A" w14:textId="77777777" w:rsidR="0022460A" w:rsidRDefault="0022460A" w:rsidP="0022460A">
      <w:pPr>
        <w:pStyle w:val="ListParagraph"/>
      </w:pPr>
    </w:p>
    <w:p w14:paraId="2D586754" w14:textId="6B7406B8" w:rsidR="0022460A" w:rsidRDefault="0022460A" w:rsidP="001E26D7">
      <w:pPr>
        <w:pStyle w:val="Heading3"/>
      </w:pPr>
      <w:bookmarkStart w:id="7" w:name="_Toc204255593"/>
      <w:r>
        <w:t>3.2 Our methods allowed us to pick apart mature females from juvenile males, but there are some uncertainties</w:t>
      </w:r>
      <w:bookmarkEnd w:id="7"/>
    </w:p>
    <w:p w14:paraId="3789D159" w14:textId="77777777" w:rsidR="004D4C1C" w:rsidRDefault="004D4C1C" w:rsidP="004D4C1C">
      <w:pPr>
        <w:pStyle w:val="ListParagraph"/>
        <w:numPr>
          <w:ilvl w:val="0"/>
          <w:numId w:val="6"/>
        </w:numPr>
      </w:pPr>
      <w:r>
        <w:t>NRflipper for known mature males is highly divergent from that of the rest of the population – despite using a different landmark than previous work.</w:t>
      </w:r>
    </w:p>
    <w:p w14:paraId="552C3EBE" w14:textId="77777777" w:rsidR="00D43599" w:rsidRDefault="00D43599" w:rsidP="00D43599">
      <w:pPr>
        <w:pStyle w:val="ListParagraph"/>
        <w:numPr>
          <w:ilvl w:val="0"/>
          <w:numId w:val="5"/>
        </w:numPr>
      </w:pPr>
      <w:r>
        <w:t>Several individuals had high uncertainty and intermediate p(fem) values</w:t>
      </w:r>
    </w:p>
    <w:p w14:paraId="1D6FF184" w14:textId="77777777" w:rsidR="00D43599" w:rsidRDefault="00D43599" w:rsidP="00D43599">
      <w:pPr>
        <w:pStyle w:val="ListParagraph"/>
        <w:numPr>
          <w:ilvl w:val="1"/>
          <w:numId w:val="5"/>
        </w:numPr>
      </w:pPr>
      <w:r>
        <w:t xml:space="preserve">May have some measurement error (TL and ratio) </w:t>
      </w:r>
    </w:p>
    <w:p w14:paraId="6A911D68" w14:textId="77777777" w:rsidR="00D43599" w:rsidRDefault="00D43599" w:rsidP="00D43599">
      <w:pPr>
        <w:pStyle w:val="ListParagraph"/>
        <w:numPr>
          <w:ilvl w:val="1"/>
          <w:numId w:val="5"/>
        </w:numPr>
      </w:pPr>
      <w:r>
        <w:t>May be ‘intermediate-nosed whales’ - natural variation + intersex whales</w:t>
      </w:r>
    </w:p>
    <w:p w14:paraId="5C22116C" w14:textId="77777777" w:rsidR="00D43599" w:rsidRDefault="00D43599" w:rsidP="00D43599">
      <w:pPr>
        <w:pStyle w:val="ListParagraph"/>
        <w:numPr>
          <w:ilvl w:val="1"/>
          <w:numId w:val="5"/>
        </w:numPr>
      </w:pPr>
      <w:r>
        <w:t>No individuals within the SA – Fmax range had high confidence of being male</w:t>
      </w:r>
    </w:p>
    <w:p w14:paraId="220332A1" w14:textId="77777777" w:rsidR="00D43599" w:rsidRDefault="00D43599" w:rsidP="00D43599">
      <w:pPr>
        <w:pStyle w:val="ListParagraph"/>
        <w:numPr>
          <w:ilvl w:val="2"/>
          <w:numId w:val="5"/>
        </w:numPr>
      </w:pPr>
      <w:r>
        <w:t>Males at these ages leave – we primarily followed large groups which have primarily females, calves and juveniles</w:t>
      </w:r>
    </w:p>
    <w:p w14:paraId="552A0780" w14:textId="77777777" w:rsidR="001E26D7" w:rsidRDefault="001E26D7" w:rsidP="001E26D7">
      <w:pPr>
        <w:pStyle w:val="ListParagraph"/>
        <w:numPr>
          <w:ilvl w:val="0"/>
          <w:numId w:val="5"/>
        </w:numPr>
      </w:pPr>
      <w:r>
        <w:t>Limitations</w:t>
      </w:r>
    </w:p>
    <w:p w14:paraId="486E98F6" w14:textId="77777777" w:rsidR="001E26D7" w:rsidRDefault="001E26D7" w:rsidP="001E26D7">
      <w:pPr>
        <w:pStyle w:val="ListParagraph"/>
        <w:numPr>
          <w:ilvl w:val="1"/>
          <w:numId w:val="5"/>
        </w:numPr>
      </w:pPr>
      <w:r>
        <w:t xml:space="preserve">Parameter estimates for male and female </w:t>
      </w:r>
      <w:r>
        <w:rPr>
          <w:i/>
          <w:iCs/>
        </w:rPr>
        <w:t>NR</w:t>
      </w:r>
      <w:r>
        <w:rPr>
          <w:i/>
          <w:iCs/>
          <w:vertAlign w:val="subscript"/>
        </w:rPr>
        <w:t>flipper</w:t>
      </w:r>
      <w:r>
        <w:rPr>
          <w:vertAlign w:val="subscript"/>
        </w:rPr>
        <w:t xml:space="preserve"> </w:t>
      </w:r>
      <w:r>
        <w:t>growth curves were sensitive to measurement error (between images/within individuals), resulting in some uncertainty in p(fem) estimates, especially young ones.</w:t>
      </w:r>
    </w:p>
    <w:p w14:paraId="55EEE40A" w14:textId="77777777" w:rsidR="001E26D7" w:rsidRDefault="001E26D7" w:rsidP="001E26D7">
      <w:pPr>
        <w:pStyle w:val="ListParagraph"/>
        <w:numPr>
          <w:ilvl w:val="2"/>
          <w:numId w:val="5"/>
        </w:numPr>
      </w:pPr>
      <w:r>
        <w:t>Not many little individuals used! – hard to observe.</w:t>
      </w:r>
    </w:p>
    <w:p w14:paraId="48AF4932" w14:textId="77777777" w:rsidR="001E26D7" w:rsidRDefault="001E26D7" w:rsidP="001E26D7">
      <w:pPr>
        <w:pStyle w:val="ListParagraph"/>
        <w:numPr>
          <w:ilvl w:val="2"/>
          <w:numId w:val="5"/>
        </w:numPr>
      </w:pPr>
      <w:r>
        <w:t xml:space="preserve">Still able to tease apart some age/sex classes. </w:t>
      </w:r>
    </w:p>
    <w:p w14:paraId="0797DCC8" w14:textId="77777777" w:rsidR="001E26D7" w:rsidRDefault="001E26D7" w:rsidP="001E26D7">
      <w:pPr>
        <w:pStyle w:val="ListParagraph"/>
        <w:numPr>
          <w:ilvl w:val="2"/>
          <w:numId w:val="5"/>
        </w:numPr>
      </w:pPr>
      <w:r>
        <w:t>Are there other alternatives to our optimizing algorithm?</w:t>
      </w:r>
    </w:p>
    <w:p w14:paraId="67FDA16C" w14:textId="77777777" w:rsidR="001E26D7" w:rsidRDefault="001E26D7" w:rsidP="001E26D7">
      <w:pPr>
        <w:pStyle w:val="ListParagraph"/>
        <w:numPr>
          <w:ilvl w:val="1"/>
          <w:numId w:val="5"/>
        </w:numPr>
      </w:pPr>
      <w:r>
        <w:t>Used a cheap drone with built in barometer – not great</w:t>
      </w:r>
    </w:p>
    <w:p w14:paraId="082691FE" w14:textId="77777777" w:rsidR="001E26D7" w:rsidRDefault="001E26D7" w:rsidP="001E26D7">
      <w:pPr>
        <w:pStyle w:val="ListParagraph"/>
        <w:numPr>
          <w:ilvl w:val="1"/>
          <w:numId w:val="5"/>
        </w:numPr>
      </w:pPr>
      <w:r>
        <w:t xml:space="preserve">Error estimates seem to resemble those taken with laser (?) a bit odd. </w:t>
      </w:r>
    </w:p>
    <w:p w14:paraId="4ABB6403" w14:textId="77777777" w:rsidR="001E26D7" w:rsidRDefault="001E26D7" w:rsidP="001E26D7">
      <w:pPr>
        <w:pStyle w:val="ListParagraph"/>
        <w:numPr>
          <w:ilvl w:val="1"/>
          <w:numId w:val="5"/>
        </w:numPr>
      </w:pPr>
      <w:r>
        <w:lastRenderedPageBreak/>
        <w:t>Sperm whale populations have different growth trajectories – Caribbean/Pacific – may not be directly translatable.</w:t>
      </w:r>
    </w:p>
    <w:p w14:paraId="11F89D69" w14:textId="77777777" w:rsidR="001E26D7" w:rsidRDefault="001E26D7" w:rsidP="001E26D7">
      <w:pPr>
        <w:pStyle w:val="ListParagraph"/>
        <w:numPr>
          <w:ilvl w:val="1"/>
          <w:numId w:val="5"/>
        </w:numPr>
      </w:pPr>
      <w:r>
        <w:t>Laser altimeter may improve length estimates – narrow ci for lengths, increase certainty of pf</w:t>
      </w:r>
    </w:p>
    <w:p w14:paraId="023E805D" w14:textId="48F7DCF6" w:rsidR="001E26D7" w:rsidRDefault="001E26D7" w:rsidP="001E26D7">
      <w:pPr>
        <w:pStyle w:val="ListParagraph"/>
        <w:numPr>
          <w:ilvl w:val="1"/>
          <w:numId w:val="5"/>
        </w:numPr>
      </w:pPr>
      <w:r>
        <w:t xml:space="preserve">No ground truthing available – could try on population with known sex/age (based on biopsy/genital inspection – not merely on behaviour).  </w:t>
      </w:r>
    </w:p>
    <w:p w14:paraId="3494604F" w14:textId="7B0C5DA5" w:rsidR="0022460A" w:rsidRDefault="001E26D7" w:rsidP="001E26D7">
      <w:pPr>
        <w:pStyle w:val="Heading3"/>
      </w:pPr>
      <w:bookmarkStart w:id="8" w:name="_Toc204255594"/>
      <w:r>
        <w:t>3.4 Linear NR growth in males?</w:t>
      </w:r>
      <w:bookmarkEnd w:id="8"/>
    </w:p>
    <w:p w14:paraId="6FBA0E85" w14:textId="77777777" w:rsidR="00D43599" w:rsidRDefault="00D43599" w:rsidP="00D43599">
      <w:pPr>
        <w:pStyle w:val="ListParagraph"/>
        <w:numPr>
          <w:ilvl w:val="0"/>
          <w:numId w:val="5"/>
        </w:numPr>
      </w:pPr>
      <w:r>
        <w:t>Linear growth of NR for males was surprising</w:t>
      </w:r>
    </w:p>
    <w:p w14:paraId="4FCC01D2" w14:textId="77777777" w:rsidR="00D43599" w:rsidRDefault="00D43599" w:rsidP="00D43599">
      <w:pPr>
        <w:pStyle w:val="ListParagraph"/>
        <w:numPr>
          <w:ilvl w:val="2"/>
          <w:numId w:val="5"/>
        </w:numPr>
      </w:pPr>
      <w:r>
        <w:t>Nose continues to grow disproportionately for as long as body continues to grow? – does pressure for larger noses remain even when whales are huge?</w:t>
      </w:r>
    </w:p>
    <w:p w14:paraId="606EB8B8" w14:textId="77777777" w:rsidR="00D43599" w:rsidRDefault="00D43599" w:rsidP="00D43599">
      <w:pPr>
        <w:pStyle w:val="ListParagraph"/>
        <w:numPr>
          <w:ilvl w:val="2"/>
          <w:numId w:val="5"/>
        </w:numPr>
      </w:pPr>
      <w:r>
        <w:t>Larger &gt; 16 m males would help clarify this</w:t>
      </w:r>
    </w:p>
    <w:p w14:paraId="12419D95" w14:textId="789F1D8B" w:rsidR="001E26D7" w:rsidRDefault="001E26D7" w:rsidP="001E26D7">
      <w:pPr>
        <w:pStyle w:val="Heading3"/>
      </w:pPr>
      <w:bookmarkStart w:id="9" w:name="_Toc204255595"/>
      <w:r>
        <w:t>3.5 Case study on peduncle diving – matches our expectations and demonstrates use</w:t>
      </w:r>
      <w:bookmarkEnd w:id="9"/>
    </w:p>
    <w:p w14:paraId="12B1461C" w14:textId="77777777" w:rsidR="00D43599" w:rsidRDefault="00D43599" w:rsidP="00D43599">
      <w:pPr>
        <w:pStyle w:val="ListParagraph"/>
        <w:numPr>
          <w:ilvl w:val="0"/>
          <w:numId w:val="5"/>
        </w:numPr>
      </w:pPr>
      <w:r>
        <w:t>Peduncle dive patterns not surprising</w:t>
      </w:r>
    </w:p>
    <w:p w14:paraId="35DB5CCA" w14:textId="77777777" w:rsidR="00D43599" w:rsidRDefault="00D43599" w:rsidP="00D43599">
      <w:pPr>
        <w:pStyle w:val="ListParagraph"/>
        <w:numPr>
          <w:ilvl w:val="1"/>
          <w:numId w:val="5"/>
        </w:numPr>
      </w:pPr>
      <w:r>
        <w:t xml:space="preserve">Mature females receive, calves &amp; juveniles do, big males not involved. </w:t>
      </w:r>
    </w:p>
    <w:p w14:paraId="3B838933" w14:textId="77777777" w:rsidR="00D43599" w:rsidRDefault="00D43599" w:rsidP="00D43599">
      <w:pPr>
        <w:pStyle w:val="ListParagraph"/>
        <w:numPr>
          <w:ilvl w:val="1"/>
          <w:numId w:val="5"/>
        </w:numPr>
      </w:pPr>
      <w:r>
        <w:t>Some uncertain individuals (high mean p being fem, but high uncertainty) – can’t tell what they are at this point. Likely female given what we know about peduncle diving, but could be a mistake, or reflect non-nursing function (some males do baby sit)</w:t>
      </w:r>
    </w:p>
    <w:p w14:paraId="40333EDF" w14:textId="0FBFD07B" w:rsidR="00D43599" w:rsidRDefault="00D43599" w:rsidP="00D43599">
      <w:pPr>
        <w:pStyle w:val="ListParagraph"/>
        <w:numPr>
          <w:ilvl w:val="1"/>
          <w:numId w:val="5"/>
        </w:numPr>
      </w:pPr>
      <w:r>
        <w:t>Note it doesn’t represent all the peduncle dive patterns – would be cool to explore, very accessible with drone.</w:t>
      </w:r>
    </w:p>
    <w:p w14:paraId="53997BAF" w14:textId="4AE39051" w:rsidR="001E26D7" w:rsidRDefault="001E26D7" w:rsidP="001E26D7">
      <w:pPr>
        <w:pStyle w:val="Heading3"/>
      </w:pPr>
      <w:bookmarkStart w:id="10" w:name="_Toc204255596"/>
      <w:r>
        <w:t>3.6 Demographic structure applications</w:t>
      </w:r>
      <w:bookmarkEnd w:id="10"/>
    </w:p>
    <w:p w14:paraId="2E14EAF2" w14:textId="228BE133" w:rsidR="00D43599" w:rsidRDefault="00D43599" w:rsidP="00211807">
      <w:pPr>
        <w:pStyle w:val="ListParagraph"/>
        <w:numPr>
          <w:ilvl w:val="0"/>
          <w:numId w:val="5"/>
        </w:numPr>
      </w:pPr>
      <w:r>
        <w:t xml:space="preserve">Opens door to investigating other social behaviours, including </w:t>
      </w:r>
      <w:r w:rsidR="005C7320">
        <w:t>tactile interactions, mating, etc. (like the shark bay dolphins)/ demographic/population structure estimates if sampled individuals are representative of the population (which ours are not!)</w:t>
      </w:r>
    </w:p>
    <w:p w14:paraId="5EAA7F1D" w14:textId="0D20CBA0" w:rsidR="00211807" w:rsidRDefault="00211807" w:rsidP="00211807">
      <w:pPr>
        <w:pStyle w:val="ListParagraph"/>
        <w:numPr>
          <w:ilvl w:val="1"/>
          <w:numId w:val="5"/>
        </w:numPr>
      </w:pPr>
      <w:r>
        <w:lastRenderedPageBreak/>
        <w:t>If used in longitudinal studies, can track changes in demographic composition (important to inform conservation).</w:t>
      </w:r>
    </w:p>
    <w:p w14:paraId="5B8900D7" w14:textId="77777777" w:rsidR="002564EA" w:rsidRDefault="002564EA" w:rsidP="002564EA"/>
    <w:p w14:paraId="712A5806" w14:textId="00DA6BF8" w:rsidR="001E26D7" w:rsidRDefault="001E26D7" w:rsidP="001E26D7">
      <w:pPr>
        <w:pStyle w:val="Heading2"/>
      </w:pPr>
      <w:bookmarkStart w:id="11" w:name="_Toc204255597"/>
      <w:r>
        <w:rPr>
          <w:rFonts w:eastAsiaTheme="minorEastAsia"/>
        </w:rPr>
        <w:t>4. CONCLUSIONS</w:t>
      </w:r>
      <w:bookmarkEnd w:id="11"/>
    </w:p>
    <w:p w14:paraId="15422EBC" w14:textId="258B6EE7" w:rsidR="00D43599" w:rsidRDefault="00D43599" w:rsidP="001E26D7">
      <w:r>
        <w:t xml:space="preserve">We provided a simple approach to infer sex/age classes of sperm whales, allowing finer-grained sex-age classifications. </w:t>
      </w:r>
    </w:p>
    <w:p w14:paraId="270796AC" w14:textId="77777777" w:rsidR="00D43599" w:rsidRDefault="00D43599" w:rsidP="00D43599">
      <w:pPr>
        <w:pStyle w:val="ListParagraph"/>
        <w:numPr>
          <w:ilvl w:val="1"/>
          <w:numId w:val="5"/>
        </w:numPr>
      </w:pPr>
      <w:r>
        <w:t xml:space="preserve">Using priors on sexual dimorphism can be incorporated for remote measurement to infer demography of species for which this is hard. </w:t>
      </w:r>
    </w:p>
    <w:p w14:paraId="692C1D0C" w14:textId="77777777" w:rsidR="00D43599" w:rsidRDefault="00D43599" w:rsidP="00D43599">
      <w:pPr>
        <w:pStyle w:val="ListParagraph"/>
        <w:numPr>
          <w:ilvl w:val="1"/>
          <w:numId w:val="5"/>
        </w:numPr>
      </w:pPr>
      <w:r>
        <w:t xml:space="preserve">Doing this can provide key information for field behaviour and population research while being minimally invasive. </w:t>
      </w:r>
    </w:p>
    <w:p w14:paraId="6DC61254" w14:textId="77777777" w:rsidR="00156E9F" w:rsidRDefault="00156E9F" w:rsidP="00156E9F"/>
    <w:p w14:paraId="7FB1B8B5" w14:textId="77777777" w:rsidR="00156E9F" w:rsidRDefault="00156E9F" w:rsidP="00156E9F"/>
    <w:p w14:paraId="23878860" w14:textId="7A882578" w:rsidR="00156E9F" w:rsidRDefault="00156E9F" w:rsidP="00156E9F">
      <w:pPr>
        <w:rPr>
          <w:b/>
          <w:bCs/>
        </w:rPr>
      </w:pPr>
      <w:r>
        <w:rPr>
          <w:b/>
          <w:bCs/>
        </w:rPr>
        <w:t>Sandbox</w:t>
      </w:r>
    </w:p>
    <w:p w14:paraId="40ECA91A" w14:textId="77777777" w:rsidR="00156E9F" w:rsidRDefault="00156E9F" w:rsidP="00156E9F">
      <w:r>
        <w:t>Here, we developed a minimally invasive method of inferring individual sperm whale age-class and sex leveraging prior knowledge on sperm whale morphometric development. Using a low-cost, commercially available UAV, we obtained total body length estimates that allowed for more narrow age-class assignments than traditional field work observations.</w:t>
      </w:r>
    </w:p>
    <w:p w14:paraId="52202D20" w14:textId="77777777" w:rsidR="00156E9F" w:rsidRDefault="00156E9F" w:rsidP="00156E9F"/>
    <w:p w14:paraId="377006EF" w14:textId="77777777" w:rsidR="00156E9F" w:rsidRDefault="00156E9F" w:rsidP="00156E9F"/>
    <w:p w14:paraId="5FC6BE49" w14:textId="77777777" w:rsidR="00156E9F" w:rsidRDefault="00156E9F" w:rsidP="00156E9F">
      <w:r>
        <w:t>Nose-to-body ratio measures based on snout to flipper distances (</w:t>
      </w:r>
      <w:r>
        <w:rPr>
          <w:i/>
          <w:iCs/>
        </w:rPr>
        <w:t>NR</w:t>
      </w:r>
      <w:r>
        <w:rPr>
          <w:i/>
          <w:iCs/>
          <w:vertAlign w:val="subscript"/>
        </w:rPr>
        <w:t>flipper</w:t>
      </w:r>
      <w:r>
        <w:t xml:space="preserve">) reliably captured the sexual dimorphism in sperm whales’ noses, providing a useful means of inferring individual sex. While parameter estimates for male and female </w:t>
      </w:r>
      <w:r>
        <w:rPr>
          <w:i/>
          <w:iCs/>
        </w:rPr>
        <w:t>NR</w:t>
      </w:r>
      <w:r>
        <w:rPr>
          <w:i/>
          <w:iCs/>
          <w:vertAlign w:val="subscript"/>
        </w:rPr>
        <w:t>flipper</w:t>
      </w:r>
      <w:r>
        <w:rPr>
          <w:vertAlign w:val="subscript"/>
        </w:rPr>
        <w:t xml:space="preserve"> </w:t>
      </w:r>
      <w:r>
        <w:t xml:space="preserve">growth curves were sensitive to measurement error </w:t>
      </w:r>
      <w:r>
        <w:lastRenderedPageBreak/>
        <w:t xml:space="preserve">(between images/within individuals), optimal models were consistently able to differentiate likely mature females (MF) from males. Still, some individuals between 8.5 – 12 m long were assigned ambiguous probabilities of being female. Additionally, we found that the relationship between </w:t>
      </w:r>
      <w:r>
        <w:rPr>
          <w:i/>
          <w:iCs/>
        </w:rPr>
        <w:t>NR</w:t>
      </w:r>
      <w:r>
        <w:rPr>
          <w:i/>
          <w:iCs/>
          <w:vertAlign w:val="subscript"/>
        </w:rPr>
        <w:t>flipper</w:t>
      </w:r>
      <w:r>
        <w:rPr>
          <w:vertAlign w:val="subscript"/>
        </w:rPr>
        <w:t xml:space="preserve"> </w:t>
      </w:r>
      <w:r>
        <w:t xml:space="preserve">and </w:t>
      </w:r>
      <w:r w:rsidRPr="00FC3A78">
        <w:rPr>
          <w:i/>
          <w:iCs/>
        </w:rPr>
        <w:t>TL</w:t>
      </w:r>
      <w:r>
        <w:t xml:space="preserve"> for males &lt;17 m is linear, rather than logistic. Our observations of individuals engaging in peduncle diving generally fit our expectations; only calves and juveniles were observed doing peduncle dives, and most individuals receiving peduncle dives fell within the female size range and had a high probability of being female. </w:t>
      </w:r>
    </w:p>
    <w:p w14:paraId="264F2811" w14:textId="05BF5535" w:rsidR="00156E9F" w:rsidRPr="00156E9F" w:rsidRDefault="000D62B0" w:rsidP="00156E9F">
      <w:pPr>
        <w:rPr>
          <w:b/>
          <w:bCs/>
        </w:rPr>
      </w:pPr>
      <w:r>
        <w:t xml:space="preserve">The smallest individual we measured (mean </w:t>
      </w:r>
      <w:r>
        <w:rPr>
          <w:i/>
          <w:iCs/>
        </w:rPr>
        <w:t xml:space="preserve">TL </w:t>
      </w:r>
      <w:r>
        <w:t xml:space="preserve">= 4.1 m, 95% CI = 3.7 – 4.3 m) fell within the length range of sperm whales at birth (3.92 - 4.05 m), suggesting it was between a few days and a few weeks old </w:t>
      </w:r>
      <w:r>
        <w:fldChar w:fldCharType="begin"/>
      </w:r>
      <w:r w:rsidR="007D5888">
        <w:instrText xml:space="preserve"> ADDIN ZOTERO_ITEM CSL_CITATION {"citationID":"0zQ1ptzH","properties":{"formattedCitation":"(Best et al. 1984)","plainCitation":"(Best et al. 1984)","noteIndex":0},"citationItems":[{"id":1307,"uris":["http://zotero.org/users/5395629/items/QZ2YHGLH"],"itemData":{"id":1307,"type":"article-journal","container-title":"Reports of the International Whaling Commission","issue":"Special Issue 6","journalAbbreviation":"Rep. Int. Whal. Comm.","page":"51 - 79","title":"Patterns of reproduction in sperm whales, &lt;i&gt;Physeter macrocephalus&lt;/i&gt;","author":[{"family":"Best","given":"P. B."},{"family":"Canham","given":"P. A. S."},{"family":"Macleod","given":"N."}],"issued":{"date-parts":[["1984"]]}}}],"schema":"https://github.com/citation-style-language/schema/raw/master/csl-citation.json"} </w:instrText>
      </w:r>
      <w:r>
        <w:fldChar w:fldCharType="separate"/>
      </w:r>
      <w:r w:rsidR="007D5888" w:rsidRPr="007D5888">
        <w:rPr>
          <w:kern w:val="0"/>
          <w:lang w:val="en-US"/>
        </w:rPr>
        <w:t>(Best et al. 1984)</w:t>
      </w:r>
      <w:r>
        <w:fldChar w:fldCharType="end"/>
      </w:r>
      <w:r>
        <w:t xml:space="preserve">. The </w:t>
      </w:r>
      <w:r>
        <w:rPr>
          <w:i/>
          <w:iCs/>
        </w:rPr>
        <w:t xml:space="preserve">TL </w:t>
      </w:r>
      <w:r>
        <w:t>of largest individual that could be assigned a high probability of being female also fell within the maximum range for females (</w:t>
      </w:r>
      <w:r>
        <w:fldChar w:fldCharType="begin"/>
      </w:r>
      <w:r w:rsidR="007D5888">
        <w:instrText xml:space="preserve"> ADDIN ZOTERO_ITEM CSL_CITATION {"citationID":"4VjouzP5","properties":{"formattedCitation":"(ca. 12 m; Waters &amp; Whitehead 1990)","plainCitation":"(ca. 12 m; Waters &amp; Whitehead 1990)","noteIndex":0},"citationItems":[{"id":5731,"uris":["http://zotero.org/users/5395629/items/7V7GBTZH"],"itemData":{"id":5731,"type":"article-journal","container-title":"Reports of the International Whaling Commission","page":"225 - 235","title":"Population and growth parameters of Galápagos sperm whales estimated from length distributions","volume":"40","author":[{"family":"Waters","given":"Susan"},{"family":"Whitehead","given":"Hal"}],"issued":{"date-parts":[["1990"]]}},"label":"page","prefix":"ca. 12 m;"}],"schema":"https://github.com/citation-style-language/schema/raw/master/csl-citation.json"} </w:instrText>
      </w:r>
      <w:r>
        <w:fldChar w:fldCharType="separate"/>
      </w:r>
      <w:r w:rsidR="007D5888" w:rsidRPr="007D5888">
        <w:rPr>
          <w:kern w:val="0"/>
          <w:lang w:val="en-US"/>
        </w:rPr>
        <w:t>(ca. 12 m; Waters &amp; Whitehead 1990)</w:t>
      </w:r>
      <w:r>
        <w:fldChar w:fldCharType="end"/>
      </w:r>
      <w:r>
        <w:t xml:space="preserve">. The largest male we found 16.1 m (95% CI = 15.8 -16.2 m), making him at least 25 years old </w:t>
      </w:r>
      <w:r>
        <w:fldChar w:fldCharType="begin"/>
      </w:r>
      <w:r w:rsidR="007D5888">
        <w:instrText xml:space="preserve"> ADDIN ZOTERO_ITEM CSL_CITATION {"citationID":"YRK0bWJm","properties":{"formattedCitation":"(Ohsumi 1977)","plainCitation":"(Ohsumi 1977)","noteIndex":0},"citationItems":[{"id":5735,"uris":["http://zotero.org/users/5395629/items/4CI99DU2"],"itemData":{"id":5735,"type":"article-journal","container-title":"Reports of the International Whaling Commission","page":"295 - 300","title":"Age-length key of the male sperm whale in the North Pacific and comparison of growth curves","volume":"27","author":[{"family":"Ohsumi","given":"Seiji"}],"issued":{"date-parts":[["1977"]]}}}],"schema":"https://github.com/citation-style-language/schema/raw/master/csl-citation.json"} </w:instrText>
      </w:r>
      <w:r>
        <w:fldChar w:fldCharType="separate"/>
      </w:r>
      <w:r w:rsidR="007D5888" w:rsidRPr="007D5888">
        <w:rPr>
          <w:kern w:val="0"/>
          <w:lang w:val="en-US"/>
        </w:rPr>
        <w:t>(Ohsumi 1977)</w:t>
      </w:r>
      <w:r>
        <w:fldChar w:fldCharType="end"/>
      </w:r>
      <w:r>
        <w:t>.</w:t>
      </w:r>
    </w:p>
    <w:p w14:paraId="69702332" w14:textId="77777777" w:rsidR="00D43599" w:rsidRPr="00D43599" w:rsidRDefault="00D43599" w:rsidP="00C36BBA">
      <w:pPr>
        <w:rPr>
          <w:b/>
          <w:bCs/>
        </w:rPr>
      </w:pPr>
    </w:p>
    <w:p w14:paraId="18CF8D34" w14:textId="77777777" w:rsidR="00895D29" w:rsidRDefault="00895D29"/>
    <w:p w14:paraId="4ABC42D5" w14:textId="13582835" w:rsidR="003C4617" w:rsidRDefault="003C4617"/>
    <w:sectPr w:rsidR="003C4617" w:rsidSect="00862972">
      <w:footerReference w:type="default" r:id="rId8"/>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F755FA7" w14:textId="77777777" w:rsidR="005C5D92" w:rsidRDefault="005C5D92">
      <w:pPr>
        <w:spacing w:after="0" w:line="240" w:lineRule="auto"/>
      </w:pPr>
      <w:r>
        <w:separator/>
      </w:r>
    </w:p>
  </w:endnote>
  <w:endnote w:type="continuationSeparator" w:id="0">
    <w:p w14:paraId="3C62C97A" w14:textId="77777777" w:rsidR="005C5D92" w:rsidRDefault="005C5D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ptos">
    <w:panose1 w:val="020B0004020202020204"/>
    <w:charset w:val="00"/>
    <w:family w:val="swiss"/>
    <w:pitch w:val="variable"/>
    <w:sig w:usb0="20000287" w:usb1="00000003" w:usb2="00000000"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09632976"/>
      <w:docPartObj>
        <w:docPartGallery w:val="Page Numbers (Bottom of Page)"/>
        <w:docPartUnique/>
      </w:docPartObj>
    </w:sdtPr>
    <w:sdtEndPr>
      <w:rPr>
        <w:noProof/>
      </w:rPr>
    </w:sdtEndPr>
    <w:sdtContent>
      <w:p w14:paraId="1CE0B846" w14:textId="77777777" w:rsidR="00180FEE" w:rsidRDefault="0000000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0A13C4" w14:textId="77777777" w:rsidR="00180FEE" w:rsidRDefault="00180FE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11402A4" w14:textId="77777777" w:rsidR="005C5D92" w:rsidRDefault="005C5D92">
      <w:pPr>
        <w:spacing w:after="0" w:line="240" w:lineRule="auto"/>
      </w:pPr>
      <w:r>
        <w:separator/>
      </w:r>
    </w:p>
  </w:footnote>
  <w:footnote w:type="continuationSeparator" w:id="0">
    <w:p w14:paraId="1B98702B" w14:textId="77777777" w:rsidR="005C5D92" w:rsidRDefault="005C5D9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72D2AD1"/>
    <w:multiLevelType w:val="hybridMultilevel"/>
    <w:tmpl w:val="DAEAC852"/>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2A431682"/>
    <w:multiLevelType w:val="hybridMultilevel"/>
    <w:tmpl w:val="A81CA3B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5A1605"/>
    <w:multiLevelType w:val="hybridMultilevel"/>
    <w:tmpl w:val="397CDB0A"/>
    <w:lvl w:ilvl="0" w:tplc="6134A568">
      <w:start w:val="2"/>
      <w:numFmt w:val="bullet"/>
      <w:lvlText w:val="-"/>
      <w:lvlJc w:val="left"/>
      <w:pPr>
        <w:ind w:left="720" w:hanging="360"/>
      </w:pPr>
      <w:rPr>
        <w:rFonts w:ascii="Times New Roman" w:eastAsiaTheme="minorHAnsi" w:hAnsi="Times New Roman"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40F07076"/>
    <w:multiLevelType w:val="hybridMultilevel"/>
    <w:tmpl w:val="A81CA3B0"/>
    <w:lvl w:ilvl="0" w:tplc="FFFFFFFF">
      <w:start w:val="1"/>
      <w:numFmt w:val="decimal"/>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D1D7CB6"/>
    <w:multiLevelType w:val="hybridMultilevel"/>
    <w:tmpl w:val="47CCAD0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5" w15:restartNumberingAfterBreak="0">
    <w:nsid w:val="7BC87249"/>
    <w:multiLevelType w:val="hybridMultilevel"/>
    <w:tmpl w:val="5F0CAC70"/>
    <w:lvl w:ilvl="0" w:tplc="FFFFFFFF">
      <w:start w:val="1"/>
      <w:numFmt w:val="lowerLetter"/>
      <w:lvlText w:val="%1."/>
      <w:lvlJc w:val="left"/>
      <w:pPr>
        <w:ind w:left="144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5667717">
    <w:abstractNumId w:val="4"/>
  </w:num>
  <w:num w:numId="2" w16cid:durableId="531765560">
    <w:abstractNumId w:val="2"/>
  </w:num>
  <w:num w:numId="3" w16cid:durableId="600067708">
    <w:abstractNumId w:val="0"/>
  </w:num>
  <w:num w:numId="4" w16cid:durableId="1294098465">
    <w:abstractNumId w:val="1"/>
  </w:num>
  <w:num w:numId="5" w16cid:durableId="667951721">
    <w:abstractNumId w:val="3"/>
  </w:num>
  <w:num w:numId="6" w16cid:durableId="38784830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6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3923"/>
    <w:rsid w:val="0001628B"/>
    <w:rsid w:val="00020688"/>
    <w:rsid w:val="00021E9B"/>
    <w:rsid w:val="00022873"/>
    <w:rsid w:val="00022A5B"/>
    <w:rsid w:val="00030960"/>
    <w:rsid w:val="000316F7"/>
    <w:rsid w:val="000418E2"/>
    <w:rsid w:val="000512A1"/>
    <w:rsid w:val="00051A50"/>
    <w:rsid w:val="000525B4"/>
    <w:rsid w:val="00052A57"/>
    <w:rsid w:val="00052EF9"/>
    <w:rsid w:val="00056D15"/>
    <w:rsid w:val="000631E8"/>
    <w:rsid w:val="00067894"/>
    <w:rsid w:val="000707DB"/>
    <w:rsid w:val="0007359C"/>
    <w:rsid w:val="00074211"/>
    <w:rsid w:val="00076109"/>
    <w:rsid w:val="000763B9"/>
    <w:rsid w:val="000851A3"/>
    <w:rsid w:val="00086DBE"/>
    <w:rsid w:val="00087646"/>
    <w:rsid w:val="00090C4B"/>
    <w:rsid w:val="00096326"/>
    <w:rsid w:val="000A251D"/>
    <w:rsid w:val="000A5484"/>
    <w:rsid w:val="000B1C5B"/>
    <w:rsid w:val="000B24D9"/>
    <w:rsid w:val="000B7F43"/>
    <w:rsid w:val="000C11CB"/>
    <w:rsid w:val="000C25A4"/>
    <w:rsid w:val="000C4F74"/>
    <w:rsid w:val="000C6EAF"/>
    <w:rsid w:val="000D08FD"/>
    <w:rsid w:val="000D1D36"/>
    <w:rsid w:val="000D33A1"/>
    <w:rsid w:val="000D36AE"/>
    <w:rsid w:val="000D38CB"/>
    <w:rsid w:val="000D62B0"/>
    <w:rsid w:val="000E144B"/>
    <w:rsid w:val="000E1613"/>
    <w:rsid w:val="000F245A"/>
    <w:rsid w:val="000F552C"/>
    <w:rsid w:val="00100C74"/>
    <w:rsid w:val="001077C3"/>
    <w:rsid w:val="00110949"/>
    <w:rsid w:val="001129B3"/>
    <w:rsid w:val="00112DDA"/>
    <w:rsid w:val="0012150A"/>
    <w:rsid w:val="001247C4"/>
    <w:rsid w:val="00131C63"/>
    <w:rsid w:val="00134443"/>
    <w:rsid w:val="0013582D"/>
    <w:rsid w:val="00135C6F"/>
    <w:rsid w:val="00137A11"/>
    <w:rsid w:val="00137A4D"/>
    <w:rsid w:val="00140AB1"/>
    <w:rsid w:val="00143460"/>
    <w:rsid w:val="00156E9F"/>
    <w:rsid w:val="001608D0"/>
    <w:rsid w:val="0016136D"/>
    <w:rsid w:val="001625DA"/>
    <w:rsid w:val="00167434"/>
    <w:rsid w:val="00170AE9"/>
    <w:rsid w:val="001728CD"/>
    <w:rsid w:val="001763E2"/>
    <w:rsid w:val="00180FEE"/>
    <w:rsid w:val="00187C9B"/>
    <w:rsid w:val="001906C6"/>
    <w:rsid w:val="00192CF7"/>
    <w:rsid w:val="001C1257"/>
    <w:rsid w:val="001D765D"/>
    <w:rsid w:val="001E0016"/>
    <w:rsid w:val="001E1EC1"/>
    <w:rsid w:val="001E26D7"/>
    <w:rsid w:val="001E274D"/>
    <w:rsid w:val="001F0B45"/>
    <w:rsid w:val="001F1901"/>
    <w:rsid w:val="001F3587"/>
    <w:rsid w:val="001F4566"/>
    <w:rsid w:val="001F51BD"/>
    <w:rsid w:val="001F5573"/>
    <w:rsid w:val="00203180"/>
    <w:rsid w:val="002066ED"/>
    <w:rsid w:val="00211807"/>
    <w:rsid w:val="00213E7B"/>
    <w:rsid w:val="00214779"/>
    <w:rsid w:val="002151FC"/>
    <w:rsid w:val="0022460A"/>
    <w:rsid w:val="00225CDF"/>
    <w:rsid w:val="00227C86"/>
    <w:rsid w:val="002309F0"/>
    <w:rsid w:val="00231A3B"/>
    <w:rsid w:val="00232656"/>
    <w:rsid w:val="002329AE"/>
    <w:rsid w:val="00232F15"/>
    <w:rsid w:val="002412C1"/>
    <w:rsid w:val="00242308"/>
    <w:rsid w:val="002424E0"/>
    <w:rsid w:val="00242E56"/>
    <w:rsid w:val="00254159"/>
    <w:rsid w:val="002564EA"/>
    <w:rsid w:val="00261B13"/>
    <w:rsid w:val="00270A8E"/>
    <w:rsid w:val="00276E74"/>
    <w:rsid w:val="0028554B"/>
    <w:rsid w:val="002864C3"/>
    <w:rsid w:val="00290610"/>
    <w:rsid w:val="00290DCA"/>
    <w:rsid w:val="002911A5"/>
    <w:rsid w:val="00292629"/>
    <w:rsid w:val="0029313B"/>
    <w:rsid w:val="0029552C"/>
    <w:rsid w:val="00296A99"/>
    <w:rsid w:val="00296F22"/>
    <w:rsid w:val="002A2E32"/>
    <w:rsid w:val="002A50B8"/>
    <w:rsid w:val="002B3A42"/>
    <w:rsid w:val="002B4674"/>
    <w:rsid w:val="002C2074"/>
    <w:rsid w:val="002D1758"/>
    <w:rsid w:val="002D4979"/>
    <w:rsid w:val="002D582F"/>
    <w:rsid w:val="002D5D24"/>
    <w:rsid w:val="002E2415"/>
    <w:rsid w:val="002E24A4"/>
    <w:rsid w:val="002F67AA"/>
    <w:rsid w:val="0031495E"/>
    <w:rsid w:val="0031537C"/>
    <w:rsid w:val="003157A0"/>
    <w:rsid w:val="00320370"/>
    <w:rsid w:val="00327941"/>
    <w:rsid w:val="00333FBA"/>
    <w:rsid w:val="0034086F"/>
    <w:rsid w:val="00346925"/>
    <w:rsid w:val="00355157"/>
    <w:rsid w:val="003603EC"/>
    <w:rsid w:val="00365062"/>
    <w:rsid w:val="0036535A"/>
    <w:rsid w:val="00365DB7"/>
    <w:rsid w:val="003729E9"/>
    <w:rsid w:val="00373333"/>
    <w:rsid w:val="00374F7A"/>
    <w:rsid w:val="003752AB"/>
    <w:rsid w:val="00377295"/>
    <w:rsid w:val="003865E6"/>
    <w:rsid w:val="00386C66"/>
    <w:rsid w:val="003928BE"/>
    <w:rsid w:val="00392B98"/>
    <w:rsid w:val="0039473F"/>
    <w:rsid w:val="003B0BA3"/>
    <w:rsid w:val="003B14BE"/>
    <w:rsid w:val="003B4470"/>
    <w:rsid w:val="003B5778"/>
    <w:rsid w:val="003B5DF2"/>
    <w:rsid w:val="003C222E"/>
    <w:rsid w:val="003C2CB8"/>
    <w:rsid w:val="003C4617"/>
    <w:rsid w:val="003C5406"/>
    <w:rsid w:val="003C5F32"/>
    <w:rsid w:val="003C7344"/>
    <w:rsid w:val="003D5067"/>
    <w:rsid w:val="003E56B7"/>
    <w:rsid w:val="003E5933"/>
    <w:rsid w:val="003F1711"/>
    <w:rsid w:val="003F289E"/>
    <w:rsid w:val="003F397F"/>
    <w:rsid w:val="003F3C34"/>
    <w:rsid w:val="003F5F59"/>
    <w:rsid w:val="003F7AC1"/>
    <w:rsid w:val="004075F4"/>
    <w:rsid w:val="004155E6"/>
    <w:rsid w:val="00415908"/>
    <w:rsid w:val="0042583D"/>
    <w:rsid w:val="004269BB"/>
    <w:rsid w:val="0043369A"/>
    <w:rsid w:val="0044357B"/>
    <w:rsid w:val="00453E9F"/>
    <w:rsid w:val="00455635"/>
    <w:rsid w:val="00457B88"/>
    <w:rsid w:val="00463573"/>
    <w:rsid w:val="00470354"/>
    <w:rsid w:val="00470B35"/>
    <w:rsid w:val="00470F5B"/>
    <w:rsid w:val="00474F6F"/>
    <w:rsid w:val="00482938"/>
    <w:rsid w:val="0049037F"/>
    <w:rsid w:val="004942FF"/>
    <w:rsid w:val="004965A2"/>
    <w:rsid w:val="00496E63"/>
    <w:rsid w:val="0049768A"/>
    <w:rsid w:val="00497FD6"/>
    <w:rsid w:val="004A6F11"/>
    <w:rsid w:val="004B1327"/>
    <w:rsid w:val="004B58DE"/>
    <w:rsid w:val="004B6732"/>
    <w:rsid w:val="004C42E8"/>
    <w:rsid w:val="004C5407"/>
    <w:rsid w:val="004C6A5A"/>
    <w:rsid w:val="004D2806"/>
    <w:rsid w:val="004D4C1C"/>
    <w:rsid w:val="004D5E8A"/>
    <w:rsid w:val="004D5F15"/>
    <w:rsid w:val="004E345A"/>
    <w:rsid w:val="004E4633"/>
    <w:rsid w:val="004E488D"/>
    <w:rsid w:val="004E7554"/>
    <w:rsid w:val="004F086B"/>
    <w:rsid w:val="004F5686"/>
    <w:rsid w:val="00501329"/>
    <w:rsid w:val="00506E96"/>
    <w:rsid w:val="0050772A"/>
    <w:rsid w:val="005106D6"/>
    <w:rsid w:val="0051214A"/>
    <w:rsid w:val="00513EC7"/>
    <w:rsid w:val="005306CA"/>
    <w:rsid w:val="00531A6B"/>
    <w:rsid w:val="005337B0"/>
    <w:rsid w:val="005370D1"/>
    <w:rsid w:val="00537252"/>
    <w:rsid w:val="00537453"/>
    <w:rsid w:val="00541224"/>
    <w:rsid w:val="00547F4B"/>
    <w:rsid w:val="00551A9A"/>
    <w:rsid w:val="00557198"/>
    <w:rsid w:val="005648F6"/>
    <w:rsid w:val="00565177"/>
    <w:rsid w:val="00570B88"/>
    <w:rsid w:val="00572935"/>
    <w:rsid w:val="0057381F"/>
    <w:rsid w:val="0057396D"/>
    <w:rsid w:val="00574C21"/>
    <w:rsid w:val="00583D2A"/>
    <w:rsid w:val="00583D6D"/>
    <w:rsid w:val="00585091"/>
    <w:rsid w:val="00590875"/>
    <w:rsid w:val="00597B79"/>
    <w:rsid w:val="005A17C1"/>
    <w:rsid w:val="005A3F96"/>
    <w:rsid w:val="005B2432"/>
    <w:rsid w:val="005C3BBF"/>
    <w:rsid w:val="005C5CEE"/>
    <w:rsid w:val="005C5D92"/>
    <w:rsid w:val="005C7320"/>
    <w:rsid w:val="005D5E5C"/>
    <w:rsid w:val="005D65E5"/>
    <w:rsid w:val="005E293F"/>
    <w:rsid w:val="005E7A2F"/>
    <w:rsid w:val="005F0394"/>
    <w:rsid w:val="005F05A3"/>
    <w:rsid w:val="005F54DA"/>
    <w:rsid w:val="005F5707"/>
    <w:rsid w:val="006000B3"/>
    <w:rsid w:val="00601EC3"/>
    <w:rsid w:val="00602E0E"/>
    <w:rsid w:val="00605798"/>
    <w:rsid w:val="0061386D"/>
    <w:rsid w:val="0061500B"/>
    <w:rsid w:val="006201F3"/>
    <w:rsid w:val="0063179E"/>
    <w:rsid w:val="00632411"/>
    <w:rsid w:val="00635E76"/>
    <w:rsid w:val="0064622C"/>
    <w:rsid w:val="0064631F"/>
    <w:rsid w:val="006474CB"/>
    <w:rsid w:val="00650B8C"/>
    <w:rsid w:val="006571AA"/>
    <w:rsid w:val="00657A77"/>
    <w:rsid w:val="00660968"/>
    <w:rsid w:val="0066161C"/>
    <w:rsid w:val="00661A64"/>
    <w:rsid w:val="00662AB6"/>
    <w:rsid w:val="006707F8"/>
    <w:rsid w:val="00677478"/>
    <w:rsid w:val="00677E42"/>
    <w:rsid w:val="00681FD1"/>
    <w:rsid w:val="00682716"/>
    <w:rsid w:val="0068324F"/>
    <w:rsid w:val="00685DD4"/>
    <w:rsid w:val="00692471"/>
    <w:rsid w:val="0069266A"/>
    <w:rsid w:val="006942B0"/>
    <w:rsid w:val="006966A2"/>
    <w:rsid w:val="006A19F4"/>
    <w:rsid w:val="006A6C4E"/>
    <w:rsid w:val="006B3CAE"/>
    <w:rsid w:val="006C11ED"/>
    <w:rsid w:val="006E66B8"/>
    <w:rsid w:val="006F1DB2"/>
    <w:rsid w:val="00703637"/>
    <w:rsid w:val="00703C99"/>
    <w:rsid w:val="00703F10"/>
    <w:rsid w:val="00713533"/>
    <w:rsid w:val="007178B9"/>
    <w:rsid w:val="00720883"/>
    <w:rsid w:val="00722BEE"/>
    <w:rsid w:val="00723C89"/>
    <w:rsid w:val="00727818"/>
    <w:rsid w:val="007322F2"/>
    <w:rsid w:val="00740C36"/>
    <w:rsid w:val="00741A73"/>
    <w:rsid w:val="0074547F"/>
    <w:rsid w:val="007459AF"/>
    <w:rsid w:val="00751FEC"/>
    <w:rsid w:val="0076281D"/>
    <w:rsid w:val="00771631"/>
    <w:rsid w:val="00772A9A"/>
    <w:rsid w:val="007733D3"/>
    <w:rsid w:val="00773D33"/>
    <w:rsid w:val="00774426"/>
    <w:rsid w:val="00775D07"/>
    <w:rsid w:val="0078390E"/>
    <w:rsid w:val="00793923"/>
    <w:rsid w:val="007A47F0"/>
    <w:rsid w:val="007A56AB"/>
    <w:rsid w:val="007A578F"/>
    <w:rsid w:val="007C7341"/>
    <w:rsid w:val="007D1485"/>
    <w:rsid w:val="007D5888"/>
    <w:rsid w:val="007E56C5"/>
    <w:rsid w:val="007E7162"/>
    <w:rsid w:val="007E78BA"/>
    <w:rsid w:val="007F2DC8"/>
    <w:rsid w:val="007F37D4"/>
    <w:rsid w:val="007F65B4"/>
    <w:rsid w:val="007F6602"/>
    <w:rsid w:val="00800531"/>
    <w:rsid w:val="00805339"/>
    <w:rsid w:val="00805A64"/>
    <w:rsid w:val="0080618E"/>
    <w:rsid w:val="00826C97"/>
    <w:rsid w:val="008272F0"/>
    <w:rsid w:val="008308D9"/>
    <w:rsid w:val="008375B8"/>
    <w:rsid w:val="00841C1E"/>
    <w:rsid w:val="00841DA4"/>
    <w:rsid w:val="00845EBD"/>
    <w:rsid w:val="00846C8C"/>
    <w:rsid w:val="00847238"/>
    <w:rsid w:val="0084730E"/>
    <w:rsid w:val="00853FF0"/>
    <w:rsid w:val="0085528C"/>
    <w:rsid w:val="0085542A"/>
    <w:rsid w:val="00855C54"/>
    <w:rsid w:val="00862972"/>
    <w:rsid w:val="00865200"/>
    <w:rsid w:val="008655A9"/>
    <w:rsid w:val="008669C7"/>
    <w:rsid w:val="008711DA"/>
    <w:rsid w:val="00872BDA"/>
    <w:rsid w:val="008732DD"/>
    <w:rsid w:val="008739FC"/>
    <w:rsid w:val="00876C40"/>
    <w:rsid w:val="008858AE"/>
    <w:rsid w:val="00891FB2"/>
    <w:rsid w:val="00894028"/>
    <w:rsid w:val="00895D29"/>
    <w:rsid w:val="0089671E"/>
    <w:rsid w:val="0089766F"/>
    <w:rsid w:val="00897888"/>
    <w:rsid w:val="008A10B4"/>
    <w:rsid w:val="008A227A"/>
    <w:rsid w:val="008A2CD2"/>
    <w:rsid w:val="008B3350"/>
    <w:rsid w:val="008B3E61"/>
    <w:rsid w:val="008B759F"/>
    <w:rsid w:val="008C3130"/>
    <w:rsid w:val="008D244F"/>
    <w:rsid w:val="008D5E0A"/>
    <w:rsid w:val="008D6116"/>
    <w:rsid w:val="008D701D"/>
    <w:rsid w:val="008E3499"/>
    <w:rsid w:val="008E40F2"/>
    <w:rsid w:val="008E7641"/>
    <w:rsid w:val="008F22F1"/>
    <w:rsid w:val="008F2C05"/>
    <w:rsid w:val="00900FF2"/>
    <w:rsid w:val="00904F85"/>
    <w:rsid w:val="00905D34"/>
    <w:rsid w:val="00912737"/>
    <w:rsid w:val="00922BBE"/>
    <w:rsid w:val="00934943"/>
    <w:rsid w:val="00936371"/>
    <w:rsid w:val="00937288"/>
    <w:rsid w:val="009400EC"/>
    <w:rsid w:val="00940696"/>
    <w:rsid w:val="00941758"/>
    <w:rsid w:val="009427D9"/>
    <w:rsid w:val="00950697"/>
    <w:rsid w:val="00953881"/>
    <w:rsid w:val="00955A8D"/>
    <w:rsid w:val="0095608B"/>
    <w:rsid w:val="00956D56"/>
    <w:rsid w:val="0096116A"/>
    <w:rsid w:val="00966D58"/>
    <w:rsid w:val="0097112E"/>
    <w:rsid w:val="00977389"/>
    <w:rsid w:val="00980797"/>
    <w:rsid w:val="009874F7"/>
    <w:rsid w:val="009875D9"/>
    <w:rsid w:val="009900A9"/>
    <w:rsid w:val="009924D2"/>
    <w:rsid w:val="00993267"/>
    <w:rsid w:val="00996753"/>
    <w:rsid w:val="009A0C1E"/>
    <w:rsid w:val="009A0C70"/>
    <w:rsid w:val="009A468F"/>
    <w:rsid w:val="009B0F29"/>
    <w:rsid w:val="009B1214"/>
    <w:rsid w:val="009B220A"/>
    <w:rsid w:val="009B793A"/>
    <w:rsid w:val="009B794C"/>
    <w:rsid w:val="009C514C"/>
    <w:rsid w:val="009D4CF0"/>
    <w:rsid w:val="009E2E5B"/>
    <w:rsid w:val="009E36CF"/>
    <w:rsid w:val="009E6268"/>
    <w:rsid w:val="009E6BAA"/>
    <w:rsid w:val="009F202F"/>
    <w:rsid w:val="009F2CB6"/>
    <w:rsid w:val="009F58B8"/>
    <w:rsid w:val="00A0282C"/>
    <w:rsid w:val="00A06CD9"/>
    <w:rsid w:val="00A0746B"/>
    <w:rsid w:val="00A0798E"/>
    <w:rsid w:val="00A10676"/>
    <w:rsid w:val="00A109BD"/>
    <w:rsid w:val="00A1390E"/>
    <w:rsid w:val="00A17E91"/>
    <w:rsid w:val="00A35428"/>
    <w:rsid w:val="00A36D9A"/>
    <w:rsid w:val="00A42402"/>
    <w:rsid w:val="00A4719F"/>
    <w:rsid w:val="00A47453"/>
    <w:rsid w:val="00A47743"/>
    <w:rsid w:val="00A506F6"/>
    <w:rsid w:val="00A56BF0"/>
    <w:rsid w:val="00A65828"/>
    <w:rsid w:val="00A70171"/>
    <w:rsid w:val="00A74405"/>
    <w:rsid w:val="00A81206"/>
    <w:rsid w:val="00A87599"/>
    <w:rsid w:val="00A9247A"/>
    <w:rsid w:val="00A937F0"/>
    <w:rsid w:val="00A940E9"/>
    <w:rsid w:val="00A94B7D"/>
    <w:rsid w:val="00AA1D4F"/>
    <w:rsid w:val="00AA392C"/>
    <w:rsid w:val="00AA7307"/>
    <w:rsid w:val="00AB0538"/>
    <w:rsid w:val="00AB0A54"/>
    <w:rsid w:val="00AB0D04"/>
    <w:rsid w:val="00AB1071"/>
    <w:rsid w:val="00AB6041"/>
    <w:rsid w:val="00AB7339"/>
    <w:rsid w:val="00AC13F1"/>
    <w:rsid w:val="00AC25A9"/>
    <w:rsid w:val="00AC5D18"/>
    <w:rsid w:val="00AD0D98"/>
    <w:rsid w:val="00AE02A7"/>
    <w:rsid w:val="00AE2C2D"/>
    <w:rsid w:val="00AF6056"/>
    <w:rsid w:val="00AF719C"/>
    <w:rsid w:val="00AF752B"/>
    <w:rsid w:val="00B055DC"/>
    <w:rsid w:val="00B059FA"/>
    <w:rsid w:val="00B10704"/>
    <w:rsid w:val="00B116C5"/>
    <w:rsid w:val="00B23C72"/>
    <w:rsid w:val="00B32B9D"/>
    <w:rsid w:val="00B361C8"/>
    <w:rsid w:val="00B4723F"/>
    <w:rsid w:val="00B5020B"/>
    <w:rsid w:val="00B51F29"/>
    <w:rsid w:val="00B52041"/>
    <w:rsid w:val="00B56927"/>
    <w:rsid w:val="00B57558"/>
    <w:rsid w:val="00B576F4"/>
    <w:rsid w:val="00B613BD"/>
    <w:rsid w:val="00B624C8"/>
    <w:rsid w:val="00B657B4"/>
    <w:rsid w:val="00B72518"/>
    <w:rsid w:val="00B743D4"/>
    <w:rsid w:val="00B77CFA"/>
    <w:rsid w:val="00B904F0"/>
    <w:rsid w:val="00B90F1B"/>
    <w:rsid w:val="00B930E1"/>
    <w:rsid w:val="00B9529C"/>
    <w:rsid w:val="00BA0B75"/>
    <w:rsid w:val="00BA5AD8"/>
    <w:rsid w:val="00BB0920"/>
    <w:rsid w:val="00BB3941"/>
    <w:rsid w:val="00BB770B"/>
    <w:rsid w:val="00BD6442"/>
    <w:rsid w:val="00BE1ADA"/>
    <w:rsid w:val="00BE68B1"/>
    <w:rsid w:val="00BF2E3A"/>
    <w:rsid w:val="00BF33D3"/>
    <w:rsid w:val="00BF3BF0"/>
    <w:rsid w:val="00C049F2"/>
    <w:rsid w:val="00C05628"/>
    <w:rsid w:val="00C11779"/>
    <w:rsid w:val="00C11F97"/>
    <w:rsid w:val="00C2098A"/>
    <w:rsid w:val="00C21E4B"/>
    <w:rsid w:val="00C30AE6"/>
    <w:rsid w:val="00C30D41"/>
    <w:rsid w:val="00C33279"/>
    <w:rsid w:val="00C36BBA"/>
    <w:rsid w:val="00C36F3D"/>
    <w:rsid w:val="00C43471"/>
    <w:rsid w:val="00C456DE"/>
    <w:rsid w:val="00C52592"/>
    <w:rsid w:val="00C61B9F"/>
    <w:rsid w:val="00C70C57"/>
    <w:rsid w:val="00C804FD"/>
    <w:rsid w:val="00C807BA"/>
    <w:rsid w:val="00C85088"/>
    <w:rsid w:val="00C95166"/>
    <w:rsid w:val="00CA0234"/>
    <w:rsid w:val="00CA38CD"/>
    <w:rsid w:val="00CA494E"/>
    <w:rsid w:val="00CB1186"/>
    <w:rsid w:val="00CB6D39"/>
    <w:rsid w:val="00CC3D92"/>
    <w:rsid w:val="00CD5E90"/>
    <w:rsid w:val="00CE5F65"/>
    <w:rsid w:val="00CF5D9B"/>
    <w:rsid w:val="00D02B6A"/>
    <w:rsid w:val="00D03B8B"/>
    <w:rsid w:val="00D03DAA"/>
    <w:rsid w:val="00D05DC7"/>
    <w:rsid w:val="00D13503"/>
    <w:rsid w:val="00D20807"/>
    <w:rsid w:val="00D27C79"/>
    <w:rsid w:val="00D358A3"/>
    <w:rsid w:val="00D359C4"/>
    <w:rsid w:val="00D35DA5"/>
    <w:rsid w:val="00D378B4"/>
    <w:rsid w:val="00D42024"/>
    <w:rsid w:val="00D43599"/>
    <w:rsid w:val="00D45F1D"/>
    <w:rsid w:val="00D500A5"/>
    <w:rsid w:val="00D55635"/>
    <w:rsid w:val="00D733FC"/>
    <w:rsid w:val="00D81340"/>
    <w:rsid w:val="00D815D8"/>
    <w:rsid w:val="00D8234D"/>
    <w:rsid w:val="00D84F44"/>
    <w:rsid w:val="00D86CFB"/>
    <w:rsid w:val="00D9550C"/>
    <w:rsid w:val="00DA0B82"/>
    <w:rsid w:val="00DA181C"/>
    <w:rsid w:val="00DA6076"/>
    <w:rsid w:val="00DA6C29"/>
    <w:rsid w:val="00DB0992"/>
    <w:rsid w:val="00DB2679"/>
    <w:rsid w:val="00DB3605"/>
    <w:rsid w:val="00DC13AE"/>
    <w:rsid w:val="00DC5BAE"/>
    <w:rsid w:val="00DD084D"/>
    <w:rsid w:val="00DD2506"/>
    <w:rsid w:val="00DD5AD6"/>
    <w:rsid w:val="00DE1874"/>
    <w:rsid w:val="00DE29AC"/>
    <w:rsid w:val="00DF217B"/>
    <w:rsid w:val="00E058B3"/>
    <w:rsid w:val="00E14A22"/>
    <w:rsid w:val="00E16D1B"/>
    <w:rsid w:val="00E2014B"/>
    <w:rsid w:val="00E25782"/>
    <w:rsid w:val="00E27E72"/>
    <w:rsid w:val="00E31927"/>
    <w:rsid w:val="00E361E9"/>
    <w:rsid w:val="00E36B6E"/>
    <w:rsid w:val="00E42C97"/>
    <w:rsid w:val="00E46B91"/>
    <w:rsid w:val="00E4789B"/>
    <w:rsid w:val="00E50F08"/>
    <w:rsid w:val="00E5259C"/>
    <w:rsid w:val="00E6103C"/>
    <w:rsid w:val="00E65420"/>
    <w:rsid w:val="00E67FA6"/>
    <w:rsid w:val="00E70CC0"/>
    <w:rsid w:val="00E7283C"/>
    <w:rsid w:val="00E72D42"/>
    <w:rsid w:val="00E74C34"/>
    <w:rsid w:val="00E80961"/>
    <w:rsid w:val="00E815AC"/>
    <w:rsid w:val="00E81B70"/>
    <w:rsid w:val="00E92495"/>
    <w:rsid w:val="00E95600"/>
    <w:rsid w:val="00E963DE"/>
    <w:rsid w:val="00E97A22"/>
    <w:rsid w:val="00E97DC5"/>
    <w:rsid w:val="00EA082D"/>
    <w:rsid w:val="00EA0850"/>
    <w:rsid w:val="00EA2A92"/>
    <w:rsid w:val="00EA5F6E"/>
    <w:rsid w:val="00EA7A5A"/>
    <w:rsid w:val="00EA7AE3"/>
    <w:rsid w:val="00EB0584"/>
    <w:rsid w:val="00EB1F37"/>
    <w:rsid w:val="00EB7E15"/>
    <w:rsid w:val="00EC3252"/>
    <w:rsid w:val="00EC69CA"/>
    <w:rsid w:val="00EC75E7"/>
    <w:rsid w:val="00ED13DA"/>
    <w:rsid w:val="00EE125C"/>
    <w:rsid w:val="00EE65F1"/>
    <w:rsid w:val="00EF7787"/>
    <w:rsid w:val="00F02C69"/>
    <w:rsid w:val="00F06075"/>
    <w:rsid w:val="00F2034F"/>
    <w:rsid w:val="00F21B87"/>
    <w:rsid w:val="00F241F2"/>
    <w:rsid w:val="00F24B63"/>
    <w:rsid w:val="00F27B62"/>
    <w:rsid w:val="00F301F4"/>
    <w:rsid w:val="00F35A05"/>
    <w:rsid w:val="00F43927"/>
    <w:rsid w:val="00F45528"/>
    <w:rsid w:val="00F46179"/>
    <w:rsid w:val="00F5026F"/>
    <w:rsid w:val="00F507E1"/>
    <w:rsid w:val="00F53D02"/>
    <w:rsid w:val="00F56C8F"/>
    <w:rsid w:val="00F5737E"/>
    <w:rsid w:val="00F63B7B"/>
    <w:rsid w:val="00F63EC0"/>
    <w:rsid w:val="00F65B49"/>
    <w:rsid w:val="00F664A8"/>
    <w:rsid w:val="00F701D4"/>
    <w:rsid w:val="00F83D81"/>
    <w:rsid w:val="00F83E31"/>
    <w:rsid w:val="00F8562E"/>
    <w:rsid w:val="00F91A70"/>
    <w:rsid w:val="00F91C57"/>
    <w:rsid w:val="00F91F55"/>
    <w:rsid w:val="00F938C9"/>
    <w:rsid w:val="00F96079"/>
    <w:rsid w:val="00F972E9"/>
    <w:rsid w:val="00F97B2E"/>
    <w:rsid w:val="00FA0DD1"/>
    <w:rsid w:val="00FA323C"/>
    <w:rsid w:val="00FA443D"/>
    <w:rsid w:val="00FA7274"/>
    <w:rsid w:val="00FB1C45"/>
    <w:rsid w:val="00FC03C1"/>
    <w:rsid w:val="00FC3060"/>
    <w:rsid w:val="00FC3A78"/>
    <w:rsid w:val="00FC3C60"/>
    <w:rsid w:val="00FC473B"/>
    <w:rsid w:val="00FC6194"/>
    <w:rsid w:val="00FC74A0"/>
    <w:rsid w:val="00FD17A0"/>
    <w:rsid w:val="00FD4468"/>
    <w:rsid w:val="00FE4862"/>
    <w:rsid w:val="00FF2400"/>
    <w:rsid w:val="00FF2BD3"/>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6625599"/>
  <w15:chartTrackingRefBased/>
  <w15:docId w15:val="{D23FB092-6C79-4B40-B340-FA06E1616E6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CA"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62972"/>
    <w:pPr>
      <w:spacing w:line="480" w:lineRule="auto"/>
    </w:pPr>
    <w:rPr>
      <w:rFonts w:ascii="Times New Roman" w:hAnsi="Times New Roman" w:cs="Times New Roman"/>
    </w:rPr>
  </w:style>
  <w:style w:type="paragraph" w:styleId="Heading1">
    <w:name w:val="heading 1"/>
    <w:basedOn w:val="Normal"/>
    <w:next w:val="Normal"/>
    <w:link w:val="Heading1Char"/>
    <w:uiPriority w:val="9"/>
    <w:qFormat/>
    <w:rsid w:val="00862972"/>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Heading3"/>
    <w:next w:val="Normal"/>
    <w:link w:val="Heading2Char"/>
    <w:uiPriority w:val="9"/>
    <w:unhideWhenUsed/>
    <w:qFormat/>
    <w:rsid w:val="00EA7AE3"/>
    <w:pPr>
      <w:outlineLvl w:val="1"/>
    </w:pPr>
  </w:style>
  <w:style w:type="paragraph" w:styleId="Heading3">
    <w:name w:val="heading 3"/>
    <w:basedOn w:val="Normal"/>
    <w:next w:val="Normal"/>
    <w:link w:val="Heading3Char"/>
    <w:uiPriority w:val="9"/>
    <w:unhideWhenUsed/>
    <w:qFormat/>
    <w:rsid w:val="00EA7AE3"/>
    <w:pPr>
      <w:keepNext/>
      <w:keepLines/>
      <w:spacing w:before="160" w:after="80"/>
      <w:outlineLvl w:val="2"/>
    </w:pPr>
    <w:rPr>
      <w:rFonts w:eastAsiaTheme="majorEastAsia" w:cstheme="majorBidi"/>
      <w:b/>
      <w:bCs/>
      <w:sz w:val="24"/>
      <w:szCs w:val="24"/>
    </w:rPr>
  </w:style>
  <w:style w:type="paragraph" w:styleId="Heading4">
    <w:name w:val="heading 4"/>
    <w:basedOn w:val="Normal"/>
    <w:next w:val="Normal"/>
    <w:link w:val="Heading4Char"/>
    <w:uiPriority w:val="9"/>
    <w:unhideWhenUsed/>
    <w:qFormat/>
    <w:rsid w:val="00EA7AE3"/>
    <w:pPr>
      <w:keepNext/>
      <w:keepLines/>
      <w:spacing w:before="80" w:after="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862972"/>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62972"/>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62972"/>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62972"/>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62972"/>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62972"/>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EA7AE3"/>
    <w:rPr>
      <w:rFonts w:ascii="Times New Roman" w:eastAsiaTheme="majorEastAsia" w:hAnsi="Times New Roman" w:cstheme="majorBidi"/>
      <w:b/>
      <w:bCs/>
      <w:sz w:val="24"/>
      <w:szCs w:val="24"/>
    </w:rPr>
  </w:style>
  <w:style w:type="character" w:customStyle="1" w:styleId="Heading3Char">
    <w:name w:val="Heading 3 Char"/>
    <w:basedOn w:val="DefaultParagraphFont"/>
    <w:link w:val="Heading3"/>
    <w:uiPriority w:val="9"/>
    <w:rsid w:val="00EA7AE3"/>
    <w:rPr>
      <w:rFonts w:ascii="Times New Roman" w:eastAsiaTheme="majorEastAsia" w:hAnsi="Times New Roman" w:cstheme="majorBidi"/>
      <w:b/>
      <w:bCs/>
      <w:sz w:val="24"/>
      <w:szCs w:val="24"/>
    </w:rPr>
  </w:style>
  <w:style w:type="character" w:customStyle="1" w:styleId="Heading4Char">
    <w:name w:val="Heading 4 Char"/>
    <w:basedOn w:val="DefaultParagraphFont"/>
    <w:link w:val="Heading4"/>
    <w:uiPriority w:val="9"/>
    <w:rsid w:val="00EA7AE3"/>
    <w:rPr>
      <w:rFonts w:ascii="Times New Roman" w:eastAsiaTheme="majorEastAsia" w:hAnsi="Times New Roman" w:cstheme="majorBidi"/>
      <w:i/>
      <w:iCs/>
    </w:rPr>
  </w:style>
  <w:style w:type="character" w:customStyle="1" w:styleId="Heading5Char">
    <w:name w:val="Heading 5 Char"/>
    <w:basedOn w:val="DefaultParagraphFont"/>
    <w:link w:val="Heading5"/>
    <w:uiPriority w:val="9"/>
    <w:semiHidden/>
    <w:rsid w:val="0086297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6297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6297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6297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62972"/>
    <w:rPr>
      <w:rFonts w:eastAsiaTheme="majorEastAsia" w:cstheme="majorBidi"/>
      <w:color w:val="272727" w:themeColor="text1" w:themeTint="D8"/>
    </w:rPr>
  </w:style>
  <w:style w:type="paragraph" w:styleId="Title">
    <w:name w:val="Title"/>
    <w:basedOn w:val="Normal"/>
    <w:next w:val="Normal"/>
    <w:link w:val="TitleChar"/>
    <w:uiPriority w:val="10"/>
    <w:qFormat/>
    <w:rsid w:val="00862972"/>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6297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62972"/>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86297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62972"/>
    <w:pPr>
      <w:spacing w:before="160"/>
      <w:jc w:val="center"/>
    </w:pPr>
    <w:rPr>
      <w:i/>
      <w:iCs/>
      <w:color w:val="404040" w:themeColor="text1" w:themeTint="BF"/>
    </w:rPr>
  </w:style>
  <w:style w:type="character" w:customStyle="1" w:styleId="QuoteChar">
    <w:name w:val="Quote Char"/>
    <w:basedOn w:val="DefaultParagraphFont"/>
    <w:link w:val="Quote"/>
    <w:uiPriority w:val="29"/>
    <w:rsid w:val="00862972"/>
    <w:rPr>
      <w:i/>
      <w:iCs/>
      <w:color w:val="404040" w:themeColor="text1" w:themeTint="BF"/>
    </w:rPr>
  </w:style>
  <w:style w:type="paragraph" w:styleId="ListParagraph">
    <w:name w:val="List Paragraph"/>
    <w:basedOn w:val="Normal"/>
    <w:uiPriority w:val="34"/>
    <w:qFormat/>
    <w:rsid w:val="00862972"/>
    <w:pPr>
      <w:ind w:left="720"/>
      <w:contextualSpacing/>
    </w:pPr>
  </w:style>
  <w:style w:type="character" w:styleId="IntenseEmphasis">
    <w:name w:val="Intense Emphasis"/>
    <w:basedOn w:val="DefaultParagraphFont"/>
    <w:uiPriority w:val="21"/>
    <w:qFormat/>
    <w:rsid w:val="00862972"/>
    <w:rPr>
      <w:i/>
      <w:iCs/>
      <w:color w:val="0F4761" w:themeColor="accent1" w:themeShade="BF"/>
    </w:rPr>
  </w:style>
  <w:style w:type="paragraph" w:styleId="IntenseQuote">
    <w:name w:val="Intense Quote"/>
    <w:basedOn w:val="Normal"/>
    <w:next w:val="Normal"/>
    <w:link w:val="IntenseQuoteChar"/>
    <w:uiPriority w:val="30"/>
    <w:qFormat/>
    <w:rsid w:val="00862972"/>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862972"/>
    <w:rPr>
      <w:i/>
      <w:iCs/>
      <w:color w:val="0F4761" w:themeColor="accent1" w:themeShade="BF"/>
    </w:rPr>
  </w:style>
  <w:style w:type="character" w:styleId="IntenseReference">
    <w:name w:val="Intense Reference"/>
    <w:basedOn w:val="DefaultParagraphFont"/>
    <w:uiPriority w:val="32"/>
    <w:qFormat/>
    <w:rsid w:val="00862972"/>
    <w:rPr>
      <w:b/>
      <w:bCs/>
      <w:smallCaps/>
      <w:color w:val="0F4761" w:themeColor="accent1" w:themeShade="BF"/>
      <w:spacing w:val="5"/>
    </w:rPr>
  </w:style>
  <w:style w:type="paragraph" w:styleId="Footer">
    <w:name w:val="footer"/>
    <w:basedOn w:val="Normal"/>
    <w:link w:val="FooterChar"/>
    <w:uiPriority w:val="99"/>
    <w:unhideWhenUsed/>
    <w:rsid w:val="0086297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972"/>
    <w:rPr>
      <w:rFonts w:ascii="Times New Roman" w:hAnsi="Times New Roman" w:cs="Times New Roman"/>
    </w:rPr>
  </w:style>
  <w:style w:type="character" w:styleId="Hyperlink">
    <w:name w:val="Hyperlink"/>
    <w:basedOn w:val="DefaultParagraphFont"/>
    <w:uiPriority w:val="99"/>
    <w:unhideWhenUsed/>
    <w:rsid w:val="00862972"/>
    <w:rPr>
      <w:color w:val="467886" w:themeColor="hyperlink"/>
      <w:u w:val="single"/>
    </w:rPr>
  </w:style>
  <w:style w:type="paragraph" w:styleId="TOCHeading">
    <w:name w:val="TOC Heading"/>
    <w:basedOn w:val="Heading1"/>
    <w:next w:val="Normal"/>
    <w:uiPriority w:val="39"/>
    <w:unhideWhenUsed/>
    <w:qFormat/>
    <w:rsid w:val="00862972"/>
    <w:pPr>
      <w:spacing w:before="480" w:after="0" w:line="276" w:lineRule="auto"/>
      <w:outlineLvl w:val="9"/>
    </w:pPr>
    <w:rPr>
      <w:b/>
      <w:bCs/>
      <w:kern w:val="0"/>
      <w:sz w:val="28"/>
      <w:szCs w:val="28"/>
      <w:lang w:val="en-US"/>
      <w14:ligatures w14:val="none"/>
    </w:rPr>
  </w:style>
  <w:style w:type="paragraph" w:styleId="TOC1">
    <w:name w:val="toc 1"/>
    <w:basedOn w:val="Normal"/>
    <w:next w:val="Normal"/>
    <w:autoRedefine/>
    <w:uiPriority w:val="39"/>
    <w:unhideWhenUsed/>
    <w:rsid w:val="00862972"/>
    <w:pPr>
      <w:spacing w:before="120" w:after="0"/>
    </w:pPr>
    <w:rPr>
      <w:rFonts w:asciiTheme="minorHAnsi" w:hAnsiTheme="minorHAnsi"/>
      <w:b/>
      <w:bCs/>
      <w:i/>
      <w:iCs/>
      <w:sz w:val="24"/>
      <w:szCs w:val="24"/>
    </w:rPr>
  </w:style>
  <w:style w:type="paragraph" w:styleId="TOC2">
    <w:name w:val="toc 2"/>
    <w:basedOn w:val="Normal"/>
    <w:next w:val="Normal"/>
    <w:autoRedefine/>
    <w:uiPriority w:val="39"/>
    <w:unhideWhenUsed/>
    <w:rsid w:val="00862972"/>
    <w:pPr>
      <w:spacing w:before="120" w:after="0"/>
      <w:ind w:left="220"/>
    </w:pPr>
    <w:rPr>
      <w:rFonts w:asciiTheme="minorHAnsi" w:hAnsiTheme="minorHAnsi"/>
      <w:b/>
      <w:bCs/>
    </w:rPr>
  </w:style>
  <w:style w:type="paragraph" w:styleId="TOC3">
    <w:name w:val="toc 3"/>
    <w:basedOn w:val="Normal"/>
    <w:next w:val="Normal"/>
    <w:autoRedefine/>
    <w:uiPriority w:val="39"/>
    <w:unhideWhenUsed/>
    <w:rsid w:val="00862972"/>
    <w:pPr>
      <w:spacing w:after="0"/>
      <w:ind w:left="440"/>
    </w:pPr>
    <w:rPr>
      <w:rFonts w:asciiTheme="minorHAnsi" w:hAnsiTheme="minorHAnsi"/>
      <w:sz w:val="20"/>
      <w:szCs w:val="20"/>
    </w:rPr>
  </w:style>
  <w:style w:type="paragraph" w:styleId="Caption">
    <w:name w:val="caption"/>
    <w:basedOn w:val="Normal"/>
    <w:next w:val="Normal"/>
    <w:uiPriority w:val="35"/>
    <w:unhideWhenUsed/>
    <w:qFormat/>
    <w:rsid w:val="00862972"/>
    <w:pPr>
      <w:spacing w:after="200" w:line="240" w:lineRule="auto"/>
    </w:pPr>
    <w:rPr>
      <w:i/>
      <w:iCs/>
      <w:color w:val="0E2841" w:themeColor="text2"/>
      <w:sz w:val="18"/>
      <w:szCs w:val="18"/>
    </w:rPr>
  </w:style>
  <w:style w:type="character" w:styleId="LineNumber">
    <w:name w:val="line number"/>
    <w:basedOn w:val="DefaultParagraphFont"/>
    <w:uiPriority w:val="99"/>
    <w:semiHidden/>
    <w:unhideWhenUsed/>
    <w:rsid w:val="00862972"/>
  </w:style>
  <w:style w:type="table" w:styleId="PlainTable4">
    <w:name w:val="Plain Table 4"/>
    <w:basedOn w:val="TableNormal"/>
    <w:uiPriority w:val="44"/>
    <w:rsid w:val="007F65B4"/>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styleId="PlaceholderText">
    <w:name w:val="Placeholder Text"/>
    <w:basedOn w:val="DefaultParagraphFont"/>
    <w:uiPriority w:val="99"/>
    <w:semiHidden/>
    <w:rsid w:val="000851A3"/>
    <w:rPr>
      <w:color w:val="666666"/>
    </w:rPr>
  </w:style>
  <w:style w:type="character" w:styleId="CommentReference">
    <w:name w:val="annotation reference"/>
    <w:basedOn w:val="DefaultParagraphFont"/>
    <w:uiPriority w:val="99"/>
    <w:semiHidden/>
    <w:unhideWhenUsed/>
    <w:rsid w:val="0064622C"/>
    <w:rPr>
      <w:sz w:val="16"/>
      <w:szCs w:val="16"/>
    </w:rPr>
  </w:style>
  <w:style w:type="paragraph" w:styleId="CommentText">
    <w:name w:val="annotation text"/>
    <w:basedOn w:val="Normal"/>
    <w:link w:val="CommentTextChar"/>
    <w:uiPriority w:val="99"/>
    <w:unhideWhenUsed/>
    <w:rsid w:val="0064622C"/>
    <w:pPr>
      <w:spacing w:line="240" w:lineRule="auto"/>
    </w:pPr>
    <w:rPr>
      <w:sz w:val="20"/>
      <w:szCs w:val="20"/>
    </w:rPr>
  </w:style>
  <w:style w:type="character" w:customStyle="1" w:styleId="CommentTextChar">
    <w:name w:val="Comment Text Char"/>
    <w:basedOn w:val="DefaultParagraphFont"/>
    <w:link w:val="CommentText"/>
    <w:uiPriority w:val="99"/>
    <w:rsid w:val="0064622C"/>
    <w:rPr>
      <w:rFonts w:ascii="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64622C"/>
    <w:rPr>
      <w:b/>
      <w:bCs/>
    </w:rPr>
  </w:style>
  <w:style w:type="character" w:customStyle="1" w:styleId="CommentSubjectChar">
    <w:name w:val="Comment Subject Char"/>
    <w:basedOn w:val="CommentTextChar"/>
    <w:link w:val="CommentSubject"/>
    <w:uiPriority w:val="99"/>
    <w:semiHidden/>
    <w:rsid w:val="0064622C"/>
    <w:rPr>
      <w:rFonts w:ascii="Times New Roman" w:hAnsi="Times New Roman" w:cs="Times New Roman"/>
      <w:b/>
      <w:bCs/>
      <w:sz w:val="20"/>
      <w:szCs w:val="20"/>
    </w:rPr>
  </w:style>
  <w:style w:type="table" w:styleId="TableGrid">
    <w:name w:val="Table Grid"/>
    <w:basedOn w:val="TableNormal"/>
    <w:uiPriority w:val="59"/>
    <w:rsid w:val="00B5020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727818"/>
    <w:pPr>
      <w:spacing w:after="0" w:line="240" w:lineRule="auto"/>
    </w:pPr>
    <w:rPr>
      <w:rFonts w:ascii="Times New Roman" w:hAnsi="Times New Roman" w:cs="Times New Roman"/>
    </w:rPr>
  </w:style>
  <w:style w:type="paragraph" w:styleId="Header">
    <w:name w:val="header"/>
    <w:basedOn w:val="Normal"/>
    <w:link w:val="HeaderChar"/>
    <w:uiPriority w:val="99"/>
    <w:unhideWhenUsed/>
    <w:rsid w:val="00727818"/>
    <w:pPr>
      <w:tabs>
        <w:tab w:val="center" w:pos="4680"/>
        <w:tab w:val="right" w:pos="9360"/>
      </w:tabs>
      <w:spacing w:after="0" w:line="240" w:lineRule="auto"/>
    </w:pPr>
  </w:style>
  <w:style w:type="character" w:customStyle="1" w:styleId="HeaderChar">
    <w:name w:val="Header Char"/>
    <w:basedOn w:val="DefaultParagraphFont"/>
    <w:link w:val="Header"/>
    <w:uiPriority w:val="99"/>
    <w:rsid w:val="00727818"/>
    <w:rPr>
      <w:rFonts w:ascii="Times New Roman" w:hAnsi="Times New Roman" w:cs="Times New Roman"/>
    </w:rPr>
  </w:style>
  <w:style w:type="paragraph" w:styleId="TOC4">
    <w:name w:val="toc 4"/>
    <w:basedOn w:val="Normal"/>
    <w:next w:val="Normal"/>
    <w:autoRedefine/>
    <w:uiPriority w:val="39"/>
    <w:semiHidden/>
    <w:unhideWhenUsed/>
    <w:rsid w:val="00597B79"/>
    <w:pPr>
      <w:spacing w:after="0"/>
      <w:ind w:left="660"/>
    </w:pPr>
    <w:rPr>
      <w:rFonts w:asciiTheme="minorHAnsi" w:hAnsiTheme="minorHAnsi"/>
      <w:sz w:val="20"/>
      <w:szCs w:val="20"/>
    </w:rPr>
  </w:style>
  <w:style w:type="paragraph" w:styleId="TOC5">
    <w:name w:val="toc 5"/>
    <w:basedOn w:val="Normal"/>
    <w:next w:val="Normal"/>
    <w:autoRedefine/>
    <w:uiPriority w:val="39"/>
    <w:semiHidden/>
    <w:unhideWhenUsed/>
    <w:rsid w:val="00597B79"/>
    <w:pPr>
      <w:spacing w:after="0"/>
      <w:ind w:left="880"/>
    </w:pPr>
    <w:rPr>
      <w:rFonts w:asciiTheme="minorHAnsi" w:hAnsiTheme="minorHAnsi"/>
      <w:sz w:val="20"/>
      <w:szCs w:val="20"/>
    </w:rPr>
  </w:style>
  <w:style w:type="paragraph" w:styleId="TOC6">
    <w:name w:val="toc 6"/>
    <w:basedOn w:val="Normal"/>
    <w:next w:val="Normal"/>
    <w:autoRedefine/>
    <w:uiPriority w:val="39"/>
    <w:semiHidden/>
    <w:unhideWhenUsed/>
    <w:rsid w:val="00597B79"/>
    <w:pPr>
      <w:spacing w:after="0"/>
      <w:ind w:left="1100"/>
    </w:pPr>
    <w:rPr>
      <w:rFonts w:asciiTheme="minorHAnsi" w:hAnsiTheme="minorHAnsi"/>
      <w:sz w:val="20"/>
      <w:szCs w:val="20"/>
    </w:rPr>
  </w:style>
  <w:style w:type="paragraph" w:styleId="TOC7">
    <w:name w:val="toc 7"/>
    <w:basedOn w:val="Normal"/>
    <w:next w:val="Normal"/>
    <w:autoRedefine/>
    <w:uiPriority w:val="39"/>
    <w:semiHidden/>
    <w:unhideWhenUsed/>
    <w:rsid w:val="00597B79"/>
    <w:pPr>
      <w:spacing w:after="0"/>
      <w:ind w:left="1320"/>
    </w:pPr>
    <w:rPr>
      <w:rFonts w:asciiTheme="minorHAnsi" w:hAnsiTheme="minorHAnsi"/>
      <w:sz w:val="20"/>
      <w:szCs w:val="20"/>
    </w:rPr>
  </w:style>
  <w:style w:type="paragraph" w:styleId="TOC8">
    <w:name w:val="toc 8"/>
    <w:basedOn w:val="Normal"/>
    <w:next w:val="Normal"/>
    <w:autoRedefine/>
    <w:uiPriority w:val="39"/>
    <w:semiHidden/>
    <w:unhideWhenUsed/>
    <w:rsid w:val="00597B79"/>
    <w:pPr>
      <w:spacing w:after="0"/>
      <w:ind w:left="1540"/>
    </w:pPr>
    <w:rPr>
      <w:rFonts w:asciiTheme="minorHAnsi" w:hAnsiTheme="minorHAnsi"/>
      <w:sz w:val="20"/>
      <w:szCs w:val="20"/>
    </w:rPr>
  </w:style>
  <w:style w:type="paragraph" w:styleId="TOC9">
    <w:name w:val="toc 9"/>
    <w:basedOn w:val="Normal"/>
    <w:next w:val="Normal"/>
    <w:autoRedefine/>
    <w:uiPriority w:val="39"/>
    <w:semiHidden/>
    <w:unhideWhenUsed/>
    <w:rsid w:val="00597B79"/>
    <w:pPr>
      <w:spacing w:after="0"/>
      <w:ind w:left="1760"/>
    </w:pPr>
    <w:rPr>
      <w:rFonts w:asciiTheme="minorHAnsi" w:hAnsiTheme="minorHAnsi"/>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E832827C-0091-3B4D-B8D8-3B77AC1A6A0F}">
  <we:reference id="f518cb36-c901-4d52-a9e7-4331342e485d" version="1.2.0.0" store="EXCatalog" storeType="EXCatalog"/>
  <we:alternateReferences>
    <we:reference id="WA200001011" version="1.2.0.0" store="en-CA"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C4D2CF5-F809-4349-B47E-D537E6B261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36</TotalTime>
  <Pages>13</Pages>
  <Words>12817</Words>
  <Characters>73062</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7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l whitehead</dc:creator>
  <cp:keywords/>
  <dc:description/>
  <cp:lastModifiedBy>Ana Eguiguren</cp:lastModifiedBy>
  <cp:revision>129</cp:revision>
  <dcterms:created xsi:type="dcterms:W3CDTF">2025-07-14T17:20:00Z</dcterms:created>
  <dcterms:modified xsi:type="dcterms:W3CDTF">2025-07-25T14: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4ff7068-7040-4665-a3d5-b50961550775</vt:lpwstr>
  </property>
  <property fmtid="{D5CDD505-2E9C-101B-9397-08002B2CF9AE}" pid="3" name="ZOTERO_PREF_1">
    <vt:lpwstr>&lt;data data-version="3" zotero-version="6.0.37"&gt;&lt;session id="ofhomXi6"/&gt;&lt;style id="http://www.zotero.org/styles/marine-ecology-progress-series" hasBibliography="1" bibliographyStyleHasBeenSet="0"/&gt;&lt;prefs&gt;&lt;pref name="fieldType" value="Field"/&gt;&lt;pref name="au</vt:lpwstr>
  </property>
  <property fmtid="{D5CDD505-2E9C-101B-9397-08002B2CF9AE}" pid="4" name="ZOTERO_PREF_2">
    <vt:lpwstr>tomaticJournalAbbreviations" value="true"/&gt;&lt;pref name="delayCitationUpdates" value="true"/&gt;&lt;/prefs&gt;&lt;/data&gt;</vt:lpwstr>
  </property>
</Properties>
</file>